
<file path=[Content_Types].xml><?xml version="1.0" encoding="utf-8"?>
<Types xmlns="http://schemas.openxmlformats.org/package/2006/content-types">
  <Default Extension="bin" ContentType="application/vnd.ms-office.activeX"/>
  <Override PartName="/word/activeX/activeX7.xml" ContentType="application/vnd.ms-office.activeX+xml"/>
  <Override PartName="/word/activeX/activeX8.xml" ContentType="application/vnd.ms-office.activeX+xml"/>
  <Override PartName="/word/activeX/activeX5.xml" ContentType="application/vnd.ms-office.activeX+xml"/>
  <Override PartName="/word/activeX/activeX6.xml" ContentType="application/vnd.ms-office.activeX+xml"/>
  <Default Extension="wmf" ContentType="image/x-wmf"/>
  <Override PartName="/word/activeX/activeX3.xml" ContentType="application/vnd.ms-office.activeX+xml"/>
  <Override PartName="/word/activeX/activeX4.xml" ContentType="application/vnd.ms-office.activeX+xml"/>
  <Override PartName="/word/activeX/activeX18.xml" ContentType="application/vnd.ms-office.activeX+xml"/>
  <Override PartName="/word/activeX/activeX19.xml" ContentType="application/vnd.ms-office.activeX+xml"/>
  <Override PartName="/word/activeX/activeX28.xml" ContentType="application/vnd.ms-office.activeX+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activeX/activeX1.xml" ContentType="application/vnd.ms-office.activeX+xml"/>
  <Override PartName="/word/activeX/activeX2.xml" ContentType="application/vnd.ms-office.activeX+xml"/>
  <Override PartName="/word/activeX/activeX16.xml" ContentType="application/vnd.ms-office.activeX+xml"/>
  <Override PartName="/word/activeX/activeX17.xml" ContentType="application/vnd.ms-office.activeX+xml"/>
  <Override PartName="/word/activeX/activeX26.xml" ContentType="application/vnd.ms-office.activeX+xml"/>
  <Override PartName="/word/activeX/activeX27.xml" ContentType="application/vnd.ms-office.activeX+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activeX/activeX14.xml" ContentType="application/vnd.ms-office.activeX+xml"/>
  <Override PartName="/word/activeX/activeX15.xml" ContentType="application/vnd.ms-office.activeX+xml"/>
  <Override PartName="/word/activeX/activeX24.xml" ContentType="application/vnd.ms-office.activeX+xml"/>
  <Override PartName="/word/activeX/activeX25.xml" ContentType="application/vnd.ms-office.activeX+xml"/>
  <Default Extension="gif" ContentType="image/gif"/>
  <Override PartName="/word/activeX/activeX12.xml" ContentType="application/vnd.ms-office.activeX+xml"/>
  <Override PartName="/word/activeX/activeX13.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theme/theme1.xml" ContentType="application/vnd.openxmlformats-officedocument.theme+xml"/>
  <Override PartName="/word/activeX/activeX10.xml" ContentType="application/vnd.ms-office.activeX+xml"/>
  <Override PartName="/word/activeX/activeX11.xml" ContentType="application/vnd.ms-office.activeX+xml"/>
  <Override PartName="/word/activeX/activeX20.xml" ContentType="application/vnd.ms-office.activeX+xml"/>
  <Override PartName="/word/fontTable.xml" ContentType="application/vnd.openxmlformats-officedocument.wordprocessingml.fontTable+xml"/>
  <Override PartName="/word/webSettings.xml" ContentType="application/vnd.openxmlformats-officedocument.wordprocessingml.webSettings+xml"/>
  <Override PartName="/word/activeX/activeX9.xml" ContentType="application/vnd.ms-office.activeX+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4B54" w:rsidRPr="00685809" w:rsidRDefault="00685809" w:rsidP="009A4B54">
      <w:pPr>
        <w:rPr>
          <w:b/>
        </w:rPr>
      </w:pPr>
      <w:r w:rsidRPr="00685809">
        <w:rPr>
          <w:b/>
        </w:rPr>
        <w:t>A</w:t>
      </w:r>
      <w:r w:rsidR="0042073B">
        <w:rPr>
          <w:b/>
        </w:rPr>
        <w:t>dditional file</w:t>
      </w:r>
      <w:r w:rsidRPr="00685809">
        <w:rPr>
          <w:b/>
        </w:rPr>
        <w:t xml:space="preserve"> </w:t>
      </w:r>
      <w:r w:rsidR="004A2268">
        <w:rPr>
          <w:b/>
        </w:rPr>
        <w:t>1:</w:t>
      </w:r>
      <w:bookmarkStart w:id="0" w:name="_GoBack"/>
      <w:bookmarkEnd w:id="0"/>
      <w:r w:rsidRPr="00685809">
        <w:rPr>
          <w:b/>
        </w:rPr>
        <w:t xml:space="preserve"> Search strategies</w:t>
      </w:r>
    </w:p>
    <w:p w:rsidR="009A4B54" w:rsidRPr="0098528E" w:rsidRDefault="0098528E" w:rsidP="009A4B54">
      <w:pPr>
        <w:rPr>
          <w:b/>
        </w:rPr>
      </w:pPr>
      <w:r w:rsidRPr="0098528E">
        <w:rPr>
          <w:b/>
        </w:rPr>
        <w:t>Database strategies</w:t>
      </w:r>
    </w:p>
    <w:p w:rsidR="00B616DD" w:rsidRDefault="00B616DD" w:rsidP="009A4B54">
      <w:pPr>
        <w:rPr>
          <w:rFonts w:eastAsia="Times New Roman" w:cs="Helvetica"/>
          <w:b/>
          <w:color w:val="555555"/>
          <w:sz w:val="21"/>
          <w:szCs w:val="21"/>
          <w:lang w:eastAsia="en-GB"/>
        </w:rPr>
      </w:pPr>
      <w:r w:rsidRPr="00B616DD">
        <w:rPr>
          <w:rFonts w:eastAsia="Times New Roman" w:cs="Helvetica"/>
          <w:b/>
          <w:color w:val="555555"/>
          <w:sz w:val="21"/>
          <w:szCs w:val="21"/>
          <w:lang w:eastAsia="en-GB"/>
        </w:rPr>
        <w:t xml:space="preserve">Applied Social Sciences Index and Abstracts (ASSIA) via </w:t>
      </w:r>
      <w:proofErr w:type="gramStart"/>
      <w:r w:rsidRPr="00B616DD">
        <w:rPr>
          <w:rFonts w:eastAsia="Times New Roman" w:cs="Helvetica"/>
          <w:b/>
          <w:color w:val="555555"/>
          <w:sz w:val="21"/>
          <w:szCs w:val="21"/>
          <w:lang w:eastAsia="en-GB"/>
        </w:rPr>
        <w:t>ProQuest ,</w:t>
      </w:r>
      <w:proofErr w:type="gramEnd"/>
      <w:r w:rsidRPr="00B616DD">
        <w:rPr>
          <w:rFonts w:eastAsia="Times New Roman" w:cs="Helvetica"/>
          <w:b/>
          <w:color w:val="555555"/>
          <w:sz w:val="21"/>
          <w:szCs w:val="21"/>
          <w:lang w:eastAsia="en-GB"/>
        </w:rPr>
        <w:t xml:space="preserve"> search date 5</w:t>
      </w:r>
      <w:r w:rsidRPr="00B616DD">
        <w:rPr>
          <w:rFonts w:eastAsia="Times New Roman" w:cs="Helvetica"/>
          <w:b/>
          <w:color w:val="555555"/>
          <w:sz w:val="21"/>
          <w:szCs w:val="21"/>
          <w:vertAlign w:val="superscript"/>
          <w:lang w:eastAsia="en-GB"/>
        </w:rPr>
        <w:t>th</w:t>
      </w:r>
      <w:r>
        <w:rPr>
          <w:rFonts w:eastAsia="Times New Roman" w:cs="Helvetica"/>
          <w:b/>
          <w:color w:val="555555"/>
          <w:sz w:val="21"/>
          <w:szCs w:val="21"/>
          <w:lang w:eastAsia="en-GB"/>
        </w:rPr>
        <w:t xml:space="preserve"> November 2015. 155 records retrieved</w:t>
      </w:r>
    </w:p>
    <w:p w:rsidR="00B616DD" w:rsidRPr="00207953" w:rsidRDefault="006F1273" w:rsidP="00B616DD">
      <w:pPr>
        <w:shd w:val="clear" w:color="auto" w:fill="FFFFFF"/>
        <w:spacing w:after="0" w:line="360" w:lineRule="atLeast"/>
        <w:rPr>
          <w:rFonts w:ascii="Helvetica" w:eastAsia="Times New Roman" w:hAnsi="Helvetica" w:cs="Helvetica"/>
          <w:color w:val="555555"/>
          <w:sz w:val="21"/>
          <w:szCs w:val="21"/>
          <w:lang w:eastAsia="en-GB"/>
        </w:rPr>
      </w:pPr>
      <w:hyperlink r:id="rId5" w:history="1">
        <w:r w:rsidR="00B616DD" w:rsidRPr="00207953">
          <w:rPr>
            <w:rFonts w:ascii="Helvetica" w:eastAsia="Times New Roman" w:hAnsi="Helvetica" w:cs="Helvetica"/>
            <w:color w:val="1B3C72"/>
            <w:sz w:val="21"/>
            <w:szCs w:val="21"/>
            <w:u w:val="single"/>
            <w:lang w:eastAsia="en-GB"/>
          </w:rPr>
          <w:t xml:space="preserve">(SU.EXACT("Mental health") OR (SU.EXACT("Insanity") OR SU.EXACT("Schizophrenia") OR SU.EXACT("Behaviour disorders") OR SU.EXACT.EXPLODE("Psychotic mood disorders") OR SU.EXACT("Communication disorders") OR SU.EXACT("Psychoses") OR SU.EXACT.EXPLODE("Mental illness" OR "Neuroticism" OR "Psychoticism")) OR SU.EXACT("Personality disorders") OR SU.EXACT("Bipolar affective disorder") OR SU.EXACT("Depression") OR SU.EXACT("Suicide") OR SU.EXACT("Vulnerable people") OR SU.EXACT("Learning disabilities") OR (ti("learning disabilit*" OR "learning difficult*" OR "intellectual disabilit*" OR "mental* retard*" OR "special needs") OR ab("learning disabilit*" OR "learning difficult*" OR "intellectual disabilit*" OR "mental* retard*" OR "special needs")) OR (ti("mental* ill*" OR schizophren* OR bipolar) OR ab("mental* ill*" OR schizophren* OR bipolar))) AND (((SU.EXACT("Inservice training") OR SU.EXACT("Staff development")) OR (ti(staff NEAR/3 (train* OR develop*)) OR ab(staff NEAR/3 (train* OR develop*))) OR (ti(training NEAR/3 (program* OR course* OR package* OR resource*)) OR ab(training NEAR/3 (program* OR course* OR package* OR resource*))) OR (ti(teaching NEAR/3 (program* OR course* OR package* OR resource*)) OR ab(teaching NEAR/3 (program* OR course* OR package* OR resource*))) OR (ti(educat* NEAR/3 (program* OR course* OR package* OR resource*)) OR ab(educat* NEAR/3 (program* OR course* OR package* OR resource*))) OR (ti(learning NEAR/3 (program* OR course* OR package* OR resource*)) OR ab(learning* NEAR/3 (program* OR course* OR package* OR resource*))) OR (ti((internet OR web*) NEAR/3 (program* OR course* OR package* OR resource*)) OR ab((internet OR web*) NEAR/3 (program* OR course* OR package* OR resource*))) OR (ti(skill* NEAR/3 (program* OR course* OR package* OR resource* OR develop*)) OR ab(skill* NEAR/3 (program* OR course* OR package* OR resource* OR develop*))) OR SU.EXACT("Computer assisted training")) AND ((SU.EXACT.EXPLODE("Community policing" OR "Law enforcement" OR "Policing" OR "Sector policing" OR "Transnational policing") OR SU.EXACT.EXPLODE("Chief constables" OR "Community police officers" OR "Custody officers" OR "Detectives" OR "Former police officers" OR "Liaison police officers" OR "Metropolitan commissioners" OR "Mounted police officers" OR "Police inspectors" OR "Police officers" OR "Police superintendents" OR "Private investigators" OR "Witness liaison officers")) OR (SU.EXACT("Juvenile justice") OR SU.EXACT("Criminal justice")) OR SU.EXACT.EXPLODE("Maximum security prisons" OR "Prisons" OR "Remand prisons" OR "Secure units") OR (ti((police OR prison* OR jail* OR gaol*) NEAR/2 (personnel OR staff OR worker* OR caseworker* OR office* OR official* OR employee* OR warder*)) OR ab((police OR prison* OR jail* OR gaol*) NEAR/2 (personnel OR staff OR worker* OR </w:t>
        </w:r>
        <w:r w:rsidR="00B616DD" w:rsidRPr="00207953">
          <w:rPr>
            <w:rFonts w:ascii="Helvetica" w:eastAsia="Times New Roman" w:hAnsi="Helvetica" w:cs="Helvetica"/>
            <w:color w:val="1B3C72"/>
            <w:sz w:val="21"/>
            <w:szCs w:val="21"/>
            <w:u w:val="single"/>
            <w:lang w:eastAsia="en-GB"/>
          </w:rPr>
          <w:lastRenderedPageBreak/>
          <w:t>caseworker* OR office* OR official* OR employee* OR warder*))) OR (ti((probation OR parole OR court* OR justice) NEAR/2 (personnel OR staff OR worker* OR caseworker* OR office* OR official* OR employee* OR warder*)) OR ab((probation OR parole OR court* OR justice) NEAR/2 (personnel OR staff OR worker* OR caseworker* OR office* OR official* OR employee* OR warder*))) OR (ti(magistrate* OR para-medic* OR paramedic*) OR ab((magistrate* or para-medic* OR paramedic*))) OR (ab((emergency OR ambulance OR casualty) NEAR/2 (personnel OR staff OR worker* OR office* OR official* OR employee*)) OR ti((emergency OR ambulance OR casualty) NEAR/2 (personnel OR staff OR worker* OR office* OR official* OR employee*))) OR (ti((charity OR voluntary) NEAR/2 (personnel OR staff OR worker* OR office* OR official* OR employee*)) OR ab((charity OR voluntary) NEAR/2 (personnel OR staff OR worker* OR office* OR official* OR employee*))) OR (SU.EXACT("Victims") OR ti(crime NEAR/2 (witness* OR victim* OR suspect*)) OR ab(crime NEAR/2 (witness* OR victim* OR suspect*)) OR ti(teacher* OR schoolteacher* OR instructor* OR lecturer*) OR ab(teacher* OR schoolteacher* OR instructor* OR lecturer*) OR ti("appropriate adult*") OR ab("appropriate adult*"))))</w:t>
        </w:r>
      </w:hyperlink>
    </w:p>
    <w:p w:rsidR="00B616DD" w:rsidRDefault="00B616DD" w:rsidP="00B616DD"/>
    <w:p w:rsidR="00B616DD" w:rsidRDefault="00B616DD">
      <w:pPr>
        <w:rPr>
          <w:b/>
        </w:rPr>
      </w:pPr>
      <w:r w:rsidRPr="00B616DD">
        <w:rPr>
          <w:b/>
        </w:rPr>
        <w:t>Cochrane Central Register of Controlled Clinical Tria</w:t>
      </w:r>
      <w:r>
        <w:rPr>
          <w:b/>
        </w:rPr>
        <w:t>ls (CENTRAL) searched 3</w:t>
      </w:r>
      <w:r w:rsidRPr="00B616DD">
        <w:rPr>
          <w:b/>
          <w:vertAlign w:val="superscript"/>
        </w:rPr>
        <w:t>rd</w:t>
      </w:r>
      <w:r>
        <w:rPr>
          <w:b/>
        </w:rPr>
        <w:t xml:space="preserve"> November 2015 via the Cochrane Library. 143 records retrieved</w:t>
      </w:r>
    </w:p>
    <w:p w:rsidR="00B616DD" w:rsidRPr="00B616DD" w:rsidRDefault="00B616DD" w:rsidP="00B616DD">
      <w:pPr>
        <w:rPr>
          <w:b/>
        </w:rPr>
      </w:pPr>
      <w:r w:rsidRPr="00B616DD">
        <w:rPr>
          <w:b/>
        </w:rPr>
        <w:t>Search Name:</w:t>
      </w:r>
      <w:r w:rsidRPr="00B616DD">
        <w:rPr>
          <w:b/>
        </w:rPr>
        <w:tab/>
        <w:t xml:space="preserve">Police Reviews Training </w:t>
      </w:r>
    </w:p>
    <w:p w:rsidR="00B616DD" w:rsidRPr="00B616DD" w:rsidRDefault="00B616DD" w:rsidP="00B616DD">
      <w:pPr>
        <w:rPr>
          <w:b/>
        </w:rPr>
      </w:pPr>
      <w:r w:rsidRPr="00B616DD">
        <w:rPr>
          <w:b/>
        </w:rPr>
        <w:t>Last Saved:</w:t>
      </w:r>
      <w:r w:rsidRPr="00B616DD">
        <w:rPr>
          <w:b/>
        </w:rPr>
        <w:tab/>
        <w:t>03/11/2015 11:42:49.992</w:t>
      </w:r>
    </w:p>
    <w:p w:rsidR="00B616DD" w:rsidRPr="00B616DD" w:rsidRDefault="00B616DD" w:rsidP="00B616DD">
      <w:pPr>
        <w:rPr>
          <w:b/>
        </w:rPr>
      </w:pPr>
      <w:r w:rsidRPr="00B616DD">
        <w:rPr>
          <w:b/>
        </w:rPr>
        <w:t>Description:</w:t>
      </w:r>
      <w:r w:rsidRPr="00B616DD">
        <w:rPr>
          <w:b/>
        </w:rPr>
        <w:tab/>
        <w:t>3rd November 2015</w:t>
      </w:r>
    </w:p>
    <w:p w:rsidR="00B616DD" w:rsidRPr="00B616DD" w:rsidRDefault="00B616DD" w:rsidP="00B616DD">
      <w:pPr>
        <w:spacing w:after="0"/>
      </w:pPr>
      <w:r w:rsidRPr="00B616DD">
        <w:t>#1</w:t>
      </w:r>
      <w:r w:rsidRPr="00B616DD">
        <w:tab/>
        <w:t>MeSH descriptor: [Law Enforcement] explode all trees</w:t>
      </w:r>
    </w:p>
    <w:p w:rsidR="00B616DD" w:rsidRPr="00B616DD" w:rsidRDefault="00B616DD" w:rsidP="00B616DD">
      <w:pPr>
        <w:spacing w:after="0"/>
      </w:pPr>
      <w:proofErr w:type="gramStart"/>
      <w:r w:rsidRPr="00B616DD">
        <w:t>#2</w:t>
      </w:r>
      <w:r w:rsidRPr="00B616DD">
        <w:tab/>
        <w:t>MeSH descriptor: [Jurisprudence] explode all trees</w:t>
      </w:r>
      <w:proofErr w:type="gramEnd"/>
    </w:p>
    <w:p w:rsidR="00B616DD" w:rsidRPr="00B616DD" w:rsidRDefault="00B616DD" w:rsidP="00B616DD">
      <w:pPr>
        <w:spacing w:after="0"/>
      </w:pPr>
      <w:r w:rsidRPr="00B616DD">
        <w:t>#3</w:t>
      </w:r>
      <w:r w:rsidRPr="00B616DD">
        <w:tab/>
        <w:t>criminal justice:ti,ab,kw or youth justice:ti,ab,kw or juvenile justice:ti,ab,kw or "law enforcement":ti,ab,kw  (Word variations have been searched)</w:t>
      </w:r>
    </w:p>
    <w:p w:rsidR="00B616DD" w:rsidRPr="00B616DD" w:rsidRDefault="00B616DD" w:rsidP="00B616DD">
      <w:pPr>
        <w:spacing w:after="0"/>
      </w:pPr>
      <w:proofErr w:type="gramStart"/>
      <w:r w:rsidRPr="00B616DD">
        <w:t>#4</w:t>
      </w:r>
      <w:r w:rsidRPr="00B616DD">
        <w:tab/>
        <w:t>MeSH descriptor:</w:t>
      </w:r>
      <w:proofErr w:type="gramEnd"/>
      <w:r w:rsidRPr="00B616DD">
        <w:t xml:space="preserve"> [Police] explode all trees</w:t>
      </w:r>
    </w:p>
    <w:p w:rsidR="00B616DD" w:rsidRPr="00B616DD" w:rsidRDefault="00B616DD" w:rsidP="00B616DD">
      <w:pPr>
        <w:spacing w:after="0"/>
      </w:pPr>
      <w:proofErr w:type="gramStart"/>
      <w:r w:rsidRPr="00B616DD">
        <w:t>#5</w:t>
      </w:r>
      <w:r w:rsidRPr="00B616DD">
        <w:tab/>
        <w:t>MeSH descriptor:</w:t>
      </w:r>
      <w:proofErr w:type="gramEnd"/>
      <w:r w:rsidRPr="00B616DD">
        <w:t xml:space="preserve"> [Prisons] explode all trees</w:t>
      </w:r>
    </w:p>
    <w:p w:rsidR="00B616DD" w:rsidRPr="00B616DD" w:rsidRDefault="00B616DD" w:rsidP="00B616DD">
      <w:pPr>
        <w:spacing w:after="0"/>
      </w:pPr>
      <w:r w:rsidRPr="00B616DD">
        <w:t>#6</w:t>
      </w:r>
      <w:r w:rsidRPr="00B616DD">
        <w:tab/>
        <w:t>((police or prison* or jail* or gaol*) near/2 (personnel or staff or worker* or caseworker* or office* or official* or employee* or warder*))</w:t>
      </w:r>
      <w:proofErr w:type="gramStart"/>
      <w:r w:rsidRPr="00B616DD">
        <w:t>:ti,ab,kw</w:t>
      </w:r>
      <w:proofErr w:type="gramEnd"/>
      <w:r w:rsidRPr="00B616DD">
        <w:t xml:space="preserve">  (Word variations have been searched)</w:t>
      </w:r>
    </w:p>
    <w:p w:rsidR="00B616DD" w:rsidRPr="00B616DD" w:rsidRDefault="00B616DD" w:rsidP="00B616DD">
      <w:pPr>
        <w:spacing w:after="0"/>
      </w:pPr>
      <w:r w:rsidRPr="00B616DD">
        <w:t>#7</w:t>
      </w:r>
      <w:r w:rsidRPr="00B616DD">
        <w:tab/>
        <w:t>((probation or parole or court* or justice) near/2 (personnel or staff or worker* or caseworker* or office* or official* or employee*))</w:t>
      </w:r>
      <w:proofErr w:type="gramStart"/>
      <w:r w:rsidRPr="00B616DD">
        <w:t>:ti,ab,kw</w:t>
      </w:r>
      <w:proofErr w:type="gramEnd"/>
      <w:r w:rsidRPr="00B616DD">
        <w:t xml:space="preserve">  (Word variations have been searched)</w:t>
      </w:r>
    </w:p>
    <w:p w:rsidR="00B616DD" w:rsidRPr="00B616DD" w:rsidRDefault="00B616DD" w:rsidP="00B616DD">
      <w:pPr>
        <w:spacing w:after="0"/>
      </w:pPr>
      <w:r w:rsidRPr="00B616DD">
        <w:t>#8</w:t>
      </w:r>
      <w:r w:rsidRPr="00B616DD">
        <w:tab/>
        <w:t>magistrate* or volunteer*</w:t>
      </w:r>
      <w:proofErr w:type="gramStart"/>
      <w:r w:rsidRPr="00B616DD">
        <w:t>:ti,ab,kw</w:t>
      </w:r>
      <w:proofErr w:type="gramEnd"/>
      <w:r w:rsidRPr="00B616DD">
        <w:t xml:space="preserve">  (Word variations have been searched)</w:t>
      </w:r>
    </w:p>
    <w:p w:rsidR="00B616DD" w:rsidRPr="00B616DD" w:rsidRDefault="00B616DD" w:rsidP="00B616DD">
      <w:pPr>
        <w:spacing w:after="0"/>
      </w:pPr>
      <w:proofErr w:type="gramStart"/>
      <w:r w:rsidRPr="00B616DD">
        <w:t>#9</w:t>
      </w:r>
      <w:r w:rsidRPr="00B616DD">
        <w:tab/>
        <w:t>MeSH descriptor:</w:t>
      </w:r>
      <w:proofErr w:type="gramEnd"/>
      <w:r w:rsidRPr="00B616DD">
        <w:t xml:space="preserve"> [Emergency Medical Technicians] explode all trees</w:t>
      </w:r>
    </w:p>
    <w:p w:rsidR="00B616DD" w:rsidRPr="00B616DD" w:rsidRDefault="00B616DD" w:rsidP="00B616DD">
      <w:pPr>
        <w:spacing w:after="0"/>
      </w:pPr>
      <w:r w:rsidRPr="00B616DD">
        <w:t>#10</w:t>
      </w:r>
      <w:r w:rsidRPr="00B616DD">
        <w:tab/>
        <w:t>paramedic* or para-medic*</w:t>
      </w:r>
      <w:proofErr w:type="gramStart"/>
      <w:r w:rsidRPr="00B616DD">
        <w:t>:ti,ab,kw</w:t>
      </w:r>
      <w:proofErr w:type="gramEnd"/>
      <w:r w:rsidRPr="00B616DD">
        <w:t xml:space="preserve">  (Word variations have been searched)</w:t>
      </w:r>
    </w:p>
    <w:p w:rsidR="00B616DD" w:rsidRPr="00B616DD" w:rsidRDefault="00B616DD" w:rsidP="00B616DD">
      <w:pPr>
        <w:spacing w:after="0"/>
      </w:pPr>
      <w:r w:rsidRPr="00B616DD">
        <w:t>#11</w:t>
      </w:r>
      <w:r w:rsidRPr="00B616DD">
        <w:tab/>
        <w:t>((emergency or ambulance or casualty) near/2 (personnel or staff or worker* or office* or official* or employee*))</w:t>
      </w:r>
      <w:proofErr w:type="gramStart"/>
      <w:r w:rsidRPr="00B616DD">
        <w:t>:ti,ab,kw</w:t>
      </w:r>
      <w:proofErr w:type="gramEnd"/>
      <w:r w:rsidRPr="00B616DD">
        <w:t xml:space="preserve">  (Word variations have been searched)</w:t>
      </w:r>
    </w:p>
    <w:p w:rsidR="00B616DD" w:rsidRPr="00B616DD" w:rsidRDefault="00B616DD" w:rsidP="00B616DD">
      <w:pPr>
        <w:spacing w:after="0"/>
      </w:pPr>
      <w:r w:rsidRPr="00B616DD">
        <w:t>#12</w:t>
      </w:r>
      <w:r w:rsidRPr="00B616DD">
        <w:tab/>
        <w:t>((charity or voluntary) near/2 (personnel or staff or worker* or office* or official* or employee*))</w:t>
      </w:r>
      <w:proofErr w:type="gramStart"/>
      <w:r w:rsidRPr="00B616DD">
        <w:t>:ti,ab,kw</w:t>
      </w:r>
      <w:proofErr w:type="gramEnd"/>
      <w:r w:rsidRPr="00B616DD">
        <w:t xml:space="preserve">  (Word variations have been searched)</w:t>
      </w:r>
    </w:p>
    <w:p w:rsidR="00B616DD" w:rsidRPr="00B616DD" w:rsidRDefault="00B616DD" w:rsidP="00B616DD">
      <w:pPr>
        <w:spacing w:after="0"/>
      </w:pPr>
      <w:proofErr w:type="gramStart"/>
      <w:r w:rsidRPr="00B616DD">
        <w:t>#13</w:t>
      </w:r>
      <w:r w:rsidRPr="00B616DD">
        <w:tab/>
        <w:t>MeSH descriptor:</w:t>
      </w:r>
      <w:proofErr w:type="gramEnd"/>
      <w:r w:rsidRPr="00B616DD">
        <w:t xml:space="preserve"> [Crime Victims] explode all trees</w:t>
      </w:r>
    </w:p>
    <w:p w:rsidR="00B616DD" w:rsidRPr="00B616DD" w:rsidRDefault="00B616DD" w:rsidP="00B616DD">
      <w:pPr>
        <w:spacing w:after="0"/>
      </w:pPr>
      <w:r w:rsidRPr="00B616DD">
        <w:lastRenderedPageBreak/>
        <w:t>#14</w:t>
      </w:r>
      <w:r w:rsidRPr="00B616DD">
        <w:tab/>
        <w:t>(crime near/4 (witness* or victim* or suspect*))</w:t>
      </w:r>
      <w:proofErr w:type="gramStart"/>
      <w:r w:rsidRPr="00B616DD">
        <w:t>:ti,ab,kw</w:t>
      </w:r>
      <w:proofErr w:type="gramEnd"/>
      <w:r w:rsidRPr="00B616DD">
        <w:t xml:space="preserve">  (Word variations have been searched)</w:t>
      </w:r>
    </w:p>
    <w:p w:rsidR="00B616DD" w:rsidRPr="00B616DD" w:rsidRDefault="00B616DD" w:rsidP="00B616DD">
      <w:pPr>
        <w:spacing w:after="0"/>
      </w:pPr>
      <w:r w:rsidRPr="00B616DD">
        <w:t>#15</w:t>
      </w:r>
      <w:r w:rsidRPr="00B616DD">
        <w:tab/>
        <w:t>teacher* or schoolteacher* or instructor* or lecturer*</w:t>
      </w:r>
      <w:proofErr w:type="gramStart"/>
      <w:r w:rsidRPr="00B616DD">
        <w:t>:ti,ab,kw</w:t>
      </w:r>
      <w:proofErr w:type="gramEnd"/>
      <w:r w:rsidRPr="00B616DD">
        <w:t xml:space="preserve">  (Word variations have been searched)</w:t>
      </w:r>
    </w:p>
    <w:p w:rsidR="00B616DD" w:rsidRPr="00B616DD" w:rsidRDefault="00B616DD" w:rsidP="00B616DD">
      <w:pPr>
        <w:spacing w:after="0"/>
      </w:pPr>
      <w:r w:rsidRPr="00B616DD">
        <w:t>#16</w:t>
      </w:r>
      <w:r w:rsidRPr="00B616DD">
        <w:tab/>
        <w:t>appropriate adult*</w:t>
      </w:r>
      <w:proofErr w:type="gramStart"/>
      <w:r w:rsidRPr="00B616DD">
        <w:t>:ti,ab,kw</w:t>
      </w:r>
      <w:proofErr w:type="gramEnd"/>
      <w:r w:rsidRPr="00B616DD">
        <w:t xml:space="preserve">  (Word variations have been searched)</w:t>
      </w:r>
    </w:p>
    <w:p w:rsidR="00B616DD" w:rsidRPr="00B616DD" w:rsidRDefault="00B616DD" w:rsidP="00B616DD">
      <w:pPr>
        <w:spacing w:after="0"/>
      </w:pPr>
      <w:r w:rsidRPr="00B616DD">
        <w:t>#17</w:t>
      </w:r>
      <w:r w:rsidRPr="00B616DD">
        <w:tab/>
        <w:t xml:space="preserve">#1 or #2 or #3 or #4 or #5 or #6 or #7 or #8 or #9 or #10 or #11 or #12 or #13 or #14 or #15 or #16 </w:t>
      </w:r>
    </w:p>
    <w:p w:rsidR="00B616DD" w:rsidRPr="00B616DD" w:rsidRDefault="00B616DD" w:rsidP="00B616DD">
      <w:pPr>
        <w:spacing w:after="0"/>
      </w:pPr>
      <w:proofErr w:type="gramStart"/>
      <w:r w:rsidRPr="00B616DD">
        <w:t>#18</w:t>
      </w:r>
      <w:r w:rsidRPr="00B616DD">
        <w:tab/>
        <w:t>MeSH descriptor: [Inservice Training] explode all trees</w:t>
      </w:r>
      <w:proofErr w:type="gramEnd"/>
    </w:p>
    <w:p w:rsidR="00B616DD" w:rsidRPr="00B616DD" w:rsidRDefault="00B616DD" w:rsidP="00B616DD">
      <w:pPr>
        <w:spacing w:after="0"/>
      </w:pPr>
      <w:proofErr w:type="gramStart"/>
      <w:r w:rsidRPr="00B616DD">
        <w:t>#19</w:t>
      </w:r>
      <w:r w:rsidRPr="00B616DD">
        <w:tab/>
        <w:t>MeSH descriptor: [Staff Development] explode all trees</w:t>
      </w:r>
      <w:proofErr w:type="gramEnd"/>
    </w:p>
    <w:p w:rsidR="00B616DD" w:rsidRPr="00B616DD" w:rsidRDefault="00B616DD" w:rsidP="00B616DD">
      <w:pPr>
        <w:spacing w:after="0"/>
      </w:pPr>
      <w:r w:rsidRPr="00B616DD">
        <w:t>#20</w:t>
      </w:r>
      <w:r w:rsidRPr="00B616DD">
        <w:tab/>
        <w:t>((training) near/3 (program* or course* or package* or resource*)):ti,ab,kw or ((teaching) near/3 (program* or course* or package* or resource*)):ti,ab,kw or ((educat*) near/3 (program* or course* or package* or resource*)):ti,ab,kw or ((learning) near/3 (program* or course* or package* or resource*)):ti,ab,kw or ((internet or web*) near/2 (program* or course* or package* or resource* or train* or educat* or learn*)):ti,ab,kw  (Word variations have been searched)</w:t>
      </w:r>
    </w:p>
    <w:p w:rsidR="00B616DD" w:rsidRPr="00B616DD" w:rsidRDefault="00B616DD" w:rsidP="00B616DD">
      <w:pPr>
        <w:spacing w:after="0"/>
      </w:pPr>
      <w:proofErr w:type="gramStart"/>
      <w:r w:rsidRPr="00B616DD">
        <w:t>#21</w:t>
      </w:r>
      <w:r w:rsidRPr="00B616DD">
        <w:tab/>
        <w:t>MeSH descriptor: [Computer-Assisted Instruction] explode all trees</w:t>
      </w:r>
      <w:proofErr w:type="gramEnd"/>
    </w:p>
    <w:p w:rsidR="00B616DD" w:rsidRPr="00B616DD" w:rsidRDefault="00B616DD" w:rsidP="00B616DD">
      <w:pPr>
        <w:spacing w:after="0"/>
      </w:pPr>
      <w:r w:rsidRPr="00B616DD">
        <w:t>#22</w:t>
      </w:r>
      <w:r w:rsidRPr="00B616DD">
        <w:tab/>
        <w:t xml:space="preserve">#18 or #19 or #20 or #21 </w:t>
      </w:r>
    </w:p>
    <w:p w:rsidR="00B616DD" w:rsidRPr="00B616DD" w:rsidRDefault="00B616DD" w:rsidP="00B616DD">
      <w:pPr>
        <w:spacing w:after="0"/>
      </w:pPr>
      <w:proofErr w:type="gramStart"/>
      <w:r w:rsidRPr="00B616DD">
        <w:t>#23</w:t>
      </w:r>
      <w:r w:rsidRPr="00B616DD">
        <w:tab/>
        <w:t>MeSH descriptor: [Mental Health] explode all trees</w:t>
      </w:r>
      <w:proofErr w:type="gramEnd"/>
    </w:p>
    <w:p w:rsidR="00B616DD" w:rsidRPr="00B616DD" w:rsidRDefault="00B616DD" w:rsidP="00B616DD">
      <w:pPr>
        <w:spacing w:after="0"/>
      </w:pPr>
      <w:proofErr w:type="gramStart"/>
      <w:r w:rsidRPr="00B616DD">
        <w:t>#24</w:t>
      </w:r>
      <w:r w:rsidRPr="00B616DD">
        <w:tab/>
        <w:t>MeSH descriptor:</w:t>
      </w:r>
      <w:proofErr w:type="gramEnd"/>
      <w:r w:rsidRPr="00B616DD">
        <w:t xml:space="preserve"> [Mental Disorders] explode all trees</w:t>
      </w:r>
    </w:p>
    <w:p w:rsidR="00B616DD" w:rsidRPr="00B616DD" w:rsidRDefault="00B616DD" w:rsidP="00B616DD">
      <w:pPr>
        <w:spacing w:after="0"/>
      </w:pPr>
      <w:proofErr w:type="gramStart"/>
      <w:r w:rsidRPr="00B616DD">
        <w:t>#25</w:t>
      </w:r>
      <w:r w:rsidRPr="00B616DD">
        <w:tab/>
        <w:t>MeSH descriptor: [Schizophrenia] explode all trees</w:t>
      </w:r>
      <w:proofErr w:type="gramEnd"/>
    </w:p>
    <w:p w:rsidR="00B616DD" w:rsidRPr="00B616DD" w:rsidRDefault="00B616DD" w:rsidP="00B616DD">
      <w:pPr>
        <w:spacing w:after="0"/>
      </w:pPr>
      <w:proofErr w:type="gramStart"/>
      <w:r w:rsidRPr="00B616DD">
        <w:t>#26</w:t>
      </w:r>
      <w:r w:rsidRPr="00B616DD">
        <w:tab/>
        <w:t>MeSH descriptor:</w:t>
      </w:r>
      <w:proofErr w:type="gramEnd"/>
      <w:r w:rsidRPr="00B616DD">
        <w:t xml:space="preserve"> [Personality Disorders] explode all trees</w:t>
      </w:r>
    </w:p>
    <w:p w:rsidR="00B616DD" w:rsidRPr="00B616DD" w:rsidRDefault="00B616DD" w:rsidP="00B616DD">
      <w:pPr>
        <w:spacing w:after="0"/>
      </w:pPr>
      <w:proofErr w:type="gramStart"/>
      <w:r w:rsidRPr="00B616DD">
        <w:t>#27</w:t>
      </w:r>
      <w:r w:rsidRPr="00B616DD">
        <w:tab/>
        <w:t>MeSH descriptor: [Bipolar Disorder] explode all trees</w:t>
      </w:r>
      <w:proofErr w:type="gramEnd"/>
    </w:p>
    <w:p w:rsidR="00B616DD" w:rsidRPr="00B616DD" w:rsidRDefault="00B616DD" w:rsidP="00B616DD">
      <w:pPr>
        <w:spacing w:after="0"/>
      </w:pPr>
      <w:proofErr w:type="gramStart"/>
      <w:r w:rsidRPr="00B616DD">
        <w:t>#28</w:t>
      </w:r>
      <w:r w:rsidRPr="00B616DD">
        <w:tab/>
        <w:t>MeSH descriptor: [Depressive Disorder] explode all trees</w:t>
      </w:r>
      <w:proofErr w:type="gramEnd"/>
    </w:p>
    <w:p w:rsidR="00B616DD" w:rsidRPr="00B616DD" w:rsidRDefault="00B616DD" w:rsidP="00B616DD">
      <w:pPr>
        <w:spacing w:after="0"/>
      </w:pPr>
      <w:proofErr w:type="gramStart"/>
      <w:r w:rsidRPr="00B616DD">
        <w:t>#29</w:t>
      </w:r>
      <w:r w:rsidRPr="00B616DD">
        <w:tab/>
        <w:t>MeSH descriptor: [Depression] explode all trees</w:t>
      </w:r>
      <w:proofErr w:type="gramEnd"/>
    </w:p>
    <w:p w:rsidR="00B616DD" w:rsidRPr="00B616DD" w:rsidRDefault="00B616DD" w:rsidP="00B616DD">
      <w:pPr>
        <w:spacing w:after="0"/>
      </w:pPr>
      <w:proofErr w:type="gramStart"/>
      <w:r w:rsidRPr="00B616DD">
        <w:t>#30</w:t>
      </w:r>
      <w:r w:rsidRPr="00B616DD">
        <w:tab/>
        <w:t>MeSH descriptor:</w:t>
      </w:r>
      <w:proofErr w:type="gramEnd"/>
      <w:r w:rsidRPr="00B616DD">
        <w:t xml:space="preserve"> [Vulnerable Populations] explode all trees</w:t>
      </w:r>
    </w:p>
    <w:p w:rsidR="00B616DD" w:rsidRPr="00B616DD" w:rsidRDefault="00B616DD" w:rsidP="00B616DD">
      <w:pPr>
        <w:spacing w:after="0"/>
      </w:pPr>
      <w:proofErr w:type="gramStart"/>
      <w:r w:rsidRPr="00B616DD">
        <w:t>#31</w:t>
      </w:r>
      <w:r w:rsidRPr="00B616DD">
        <w:tab/>
        <w:t>MeSH descriptor: [Social Stigma] explode all trees</w:t>
      </w:r>
      <w:proofErr w:type="gramEnd"/>
    </w:p>
    <w:p w:rsidR="00B616DD" w:rsidRPr="00B616DD" w:rsidRDefault="00B616DD" w:rsidP="00B616DD">
      <w:pPr>
        <w:spacing w:after="0"/>
      </w:pPr>
      <w:proofErr w:type="gramStart"/>
      <w:r w:rsidRPr="00B616DD">
        <w:t>#32</w:t>
      </w:r>
      <w:r w:rsidRPr="00B616DD">
        <w:tab/>
        <w:t>MeSH descriptor:</w:t>
      </w:r>
      <w:proofErr w:type="gramEnd"/>
      <w:r w:rsidRPr="00B616DD">
        <w:t xml:space="preserve"> [Learning Disorders] explode all trees</w:t>
      </w:r>
    </w:p>
    <w:p w:rsidR="00B616DD" w:rsidRPr="00B616DD" w:rsidRDefault="00B616DD" w:rsidP="00B616DD">
      <w:pPr>
        <w:spacing w:after="0"/>
      </w:pPr>
      <w:r w:rsidRPr="00B616DD">
        <w:t>#33</w:t>
      </w:r>
      <w:r w:rsidRPr="00B616DD">
        <w:tab/>
        <w:t>"learning disabilit*":ti,ab,kw or "leaning difficult*":ti,ab,kw or "intellectual disabilit*":ti,ab,kw or "mental* retard*":ti,ab,kw or "special needs":ti,ab,kw  (Word variations have been searched)</w:t>
      </w:r>
    </w:p>
    <w:p w:rsidR="00B616DD" w:rsidRPr="00B616DD" w:rsidRDefault="00B616DD" w:rsidP="00B616DD">
      <w:pPr>
        <w:spacing w:after="0"/>
      </w:pPr>
      <w:r w:rsidRPr="00B616DD">
        <w:t>#34</w:t>
      </w:r>
      <w:r w:rsidRPr="00B616DD">
        <w:tab/>
        <w:t>"mental* ill*" or schizophren* or bipolar</w:t>
      </w:r>
      <w:proofErr w:type="gramStart"/>
      <w:r w:rsidRPr="00B616DD">
        <w:t>:ti,ab,kw</w:t>
      </w:r>
      <w:proofErr w:type="gramEnd"/>
      <w:r w:rsidRPr="00B616DD">
        <w:t xml:space="preserve">  (Word variations have been searched)</w:t>
      </w:r>
    </w:p>
    <w:p w:rsidR="00B616DD" w:rsidRPr="00B616DD" w:rsidRDefault="00B616DD" w:rsidP="00B616DD">
      <w:pPr>
        <w:spacing w:after="0"/>
      </w:pPr>
      <w:r w:rsidRPr="00B616DD">
        <w:t>#35</w:t>
      </w:r>
      <w:r w:rsidRPr="00B616DD">
        <w:tab/>
        <w:t xml:space="preserve">#23 or #24 or #25 or #26 or #27 or #28 or #29 or #30 or #31 or #32 or #33 or #34 </w:t>
      </w:r>
    </w:p>
    <w:p w:rsidR="00B616DD" w:rsidRPr="00B616DD" w:rsidRDefault="00B616DD" w:rsidP="00B616DD">
      <w:pPr>
        <w:spacing w:after="0"/>
      </w:pPr>
      <w:r w:rsidRPr="00B616DD">
        <w:t>#36</w:t>
      </w:r>
      <w:r w:rsidRPr="00B616DD">
        <w:tab/>
        <w:t xml:space="preserve">#17 and #22 and #35 </w:t>
      </w:r>
    </w:p>
    <w:p w:rsidR="00B616DD" w:rsidRPr="00B616DD" w:rsidRDefault="00B616DD" w:rsidP="00B616DD">
      <w:pPr>
        <w:spacing w:after="0"/>
      </w:pPr>
      <w:proofErr w:type="gramStart"/>
      <w:r w:rsidRPr="00B616DD">
        <w:t>#37</w:t>
      </w:r>
      <w:r w:rsidRPr="00B616DD">
        <w:tab/>
        <w:t>MeSH descriptor:</w:t>
      </w:r>
      <w:proofErr w:type="gramEnd"/>
      <w:r w:rsidRPr="00B616DD">
        <w:t xml:space="preserve"> [Mentally Disabled Persons] explode all trees</w:t>
      </w:r>
    </w:p>
    <w:p w:rsidR="00B616DD" w:rsidRPr="00B616DD" w:rsidRDefault="00B616DD" w:rsidP="00B616DD">
      <w:pPr>
        <w:spacing w:after="0"/>
      </w:pPr>
      <w:proofErr w:type="gramStart"/>
      <w:r w:rsidRPr="00B616DD">
        <w:t>#38</w:t>
      </w:r>
      <w:r w:rsidRPr="00B616DD">
        <w:tab/>
        <w:t>MeSH descriptor:</w:t>
      </w:r>
      <w:proofErr w:type="gramEnd"/>
      <w:r w:rsidRPr="00B616DD">
        <w:t xml:space="preserve"> [Mentally Ill Persons] explode all trees</w:t>
      </w:r>
    </w:p>
    <w:p w:rsidR="00B616DD" w:rsidRPr="00B616DD" w:rsidRDefault="00B616DD" w:rsidP="00B616DD">
      <w:pPr>
        <w:spacing w:after="0"/>
      </w:pPr>
      <w:r w:rsidRPr="00B616DD">
        <w:t>#39</w:t>
      </w:r>
      <w:r w:rsidRPr="00B616DD">
        <w:tab/>
        <w:t xml:space="preserve">#37 or #38 </w:t>
      </w:r>
    </w:p>
    <w:p w:rsidR="00B616DD" w:rsidRPr="00B616DD" w:rsidRDefault="00B616DD" w:rsidP="00B616DD">
      <w:pPr>
        <w:spacing w:after="0"/>
      </w:pPr>
      <w:proofErr w:type="gramStart"/>
      <w:r w:rsidRPr="00B616DD">
        <w:t>#40</w:t>
      </w:r>
      <w:r w:rsidRPr="00B616DD">
        <w:tab/>
        <w:t>MeSH descriptor:</w:t>
      </w:r>
      <w:proofErr w:type="gramEnd"/>
      <w:r w:rsidRPr="00B616DD">
        <w:t xml:space="preserve"> [Police] explode all trees</w:t>
      </w:r>
    </w:p>
    <w:p w:rsidR="00B616DD" w:rsidRPr="00B616DD" w:rsidRDefault="00B616DD" w:rsidP="00B616DD">
      <w:pPr>
        <w:spacing w:after="0"/>
      </w:pPr>
      <w:r w:rsidRPr="00B616DD">
        <w:t>#41</w:t>
      </w:r>
      <w:r w:rsidRPr="00B616DD">
        <w:tab/>
        <w:t xml:space="preserve">#39 and #40 </w:t>
      </w:r>
    </w:p>
    <w:p w:rsidR="00B616DD" w:rsidRPr="00B616DD" w:rsidRDefault="00B616DD" w:rsidP="00B616DD">
      <w:pPr>
        <w:spacing w:after="0"/>
      </w:pPr>
      <w:proofErr w:type="gramStart"/>
      <w:r w:rsidRPr="00B616DD">
        <w:t>#42</w:t>
      </w:r>
      <w:r w:rsidRPr="00B616DD">
        <w:tab/>
        <w:t>MeSH descriptor:</w:t>
      </w:r>
      <w:proofErr w:type="gramEnd"/>
      <w:r w:rsidRPr="00B616DD">
        <w:t xml:space="preserve"> [Police] explode all trees and with qualifier(s): [Education - ED]</w:t>
      </w:r>
    </w:p>
    <w:p w:rsidR="00B616DD" w:rsidRDefault="00B616DD" w:rsidP="00B616DD">
      <w:pPr>
        <w:spacing w:after="0"/>
      </w:pPr>
      <w:r w:rsidRPr="00B616DD">
        <w:t>#43</w:t>
      </w:r>
      <w:r w:rsidRPr="00B616DD">
        <w:tab/>
        <w:t>#36 or #42</w:t>
      </w:r>
    </w:p>
    <w:p w:rsidR="00EF1CFC" w:rsidRDefault="00EF1CFC" w:rsidP="00B616DD">
      <w:pPr>
        <w:spacing w:after="0"/>
      </w:pPr>
    </w:p>
    <w:p w:rsidR="00EF1CFC" w:rsidRDefault="008B0758" w:rsidP="00B616DD">
      <w:pPr>
        <w:spacing w:after="0"/>
        <w:rPr>
          <w:b/>
        </w:rPr>
      </w:pPr>
      <w:r w:rsidRPr="008B0758">
        <w:rPr>
          <w:b/>
        </w:rPr>
        <w:t xml:space="preserve">Criminal Justice Abstracts </w:t>
      </w:r>
      <w:r>
        <w:rPr>
          <w:b/>
        </w:rPr>
        <w:t>searched 2</w:t>
      </w:r>
      <w:r w:rsidRPr="008B0758">
        <w:rPr>
          <w:b/>
          <w:vertAlign w:val="superscript"/>
        </w:rPr>
        <w:t>nd</w:t>
      </w:r>
      <w:r>
        <w:rPr>
          <w:b/>
        </w:rPr>
        <w:t xml:space="preserve"> November 2015 via EBSCO. 249</w:t>
      </w:r>
      <w:r w:rsidR="00F21A36">
        <w:rPr>
          <w:b/>
        </w:rPr>
        <w:t>7</w:t>
      </w:r>
      <w:r>
        <w:rPr>
          <w:b/>
        </w:rPr>
        <w:t xml:space="preserve"> records retrieved</w:t>
      </w:r>
    </w:p>
    <w:p w:rsidR="008B0758" w:rsidRDefault="008B0758" w:rsidP="00B616DD">
      <w:pPr>
        <w:spacing w:after="0"/>
        <w:rPr>
          <w:b/>
        </w:rPr>
      </w:pPr>
    </w:p>
    <w:tbl>
      <w:tblPr>
        <w:tblW w:w="6044" w:type="dxa"/>
        <w:tblInd w:w="-15" w:type="dxa"/>
        <w:tblBorders>
          <w:top w:val="single" w:sz="6" w:space="0" w:color="DCDADA"/>
          <w:left w:val="single" w:sz="6" w:space="0" w:color="DCDADA"/>
          <w:bottom w:val="single" w:sz="6" w:space="0" w:color="DCDADA"/>
          <w:right w:val="single" w:sz="6" w:space="0" w:color="DCDADA"/>
        </w:tblBorders>
        <w:shd w:val="clear" w:color="auto" w:fill="FFFFFF"/>
        <w:tblCellMar>
          <w:left w:w="0" w:type="dxa"/>
          <w:right w:w="0" w:type="dxa"/>
        </w:tblCellMar>
        <w:tblLook w:val="04A0"/>
      </w:tblPr>
      <w:tblGrid>
        <w:gridCol w:w="793"/>
        <w:gridCol w:w="5251"/>
      </w:tblGrid>
      <w:tr w:rsidR="008B0758" w:rsidRPr="00074ED8" w:rsidTr="00B74FCF">
        <w:tc>
          <w:tcPr>
            <w:tcW w:w="0" w:type="auto"/>
            <w:tcBorders>
              <w:top w:val="single" w:sz="6" w:space="0" w:color="DCDADA"/>
              <w:left w:val="single" w:sz="6" w:space="0" w:color="DCDADA"/>
              <w:bottom w:val="single" w:sz="6" w:space="0" w:color="DCDADA"/>
              <w:right w:val="single" w:sz="6" w:space="0" w:color="DCDADA"/>
            </w:tcBorders>
            <w:shd w:val="clear" w:color="auto" w:fill="auto"/>
            <w:tcMar>
              <w:top w:w="90" w:type="dxa"/>
              <w:left w:w="75" w:type="dxa"/>
              <w:bottom w:w="90" w:type="dxa"/>
              <w:right w:w="90" w:type="dxa"/>
            </w:tcMar>
            <w:vAlign w:val="bottom"/>
            <w:hideMark/>
          </w:tcPr>
          <w:p w:rsidR="008B0758" w:rsidRPr="00074ED8" w:rsidRDefault="008B0758" w:rsidP="00B74FCF">
            <w:pPr>
              <w:spacing w:after="0" w:line="252" w:lineRule="atLeast"/>
              <w:rPr>
                <w:rFonts w:ascii="Helvetica" w:eastAsia="Times New Roman" w:hAnsi="Helvetica" w:cs="Helvetica"/>
                <w:b/>
                <w:bCs/>
                <w:color w:val="333333"/>
                <w:sz w:val="18"/>
                <w:szCs w:val="18"/>
                <w:lang w:eastAsia="en-GB"/>
              </w:rPr>
            </w:pPr>
            <w:r w:rsidRPr="00074ED8">
              <w:rPr>
                <w:rFonts w:ascii="Helvetica" w:eastAsia="Times New Roman" w:hAnsi="Helvetica" w:cs="Helvetica"/>
                <w:b/>
                <w:bCs/>
                <w:color w:val="333333"/>
                <w:sz w:val="18"/>
                <w:szCs w:val="18"/>
                <w:lang w:eastAsia="en-GB"/>
              </w:rPr>
              <w:t>Search Terms</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90" w:type="dxa"/>
              <w:left w:w="90" w:type="dxa"/>
              <w:bottom w:w="90" w:type="dxa"/>
              <w:right w:w="90" w:type="dxa"/>
            </w:tcMar>
            <w:vAlign w:val="bottom"/>
            <w:hideMark/>
          </w:tcPr>
          <w:p w:rsidR="008B0758" w:rsidRPr="00074ED8" w:rsidRDefault="008B0758" w:rsidP="00B74FCF">
            <w:pPr>
              <w:spacing w:after="0" w:line="252" w:lineRule="atLeast"/>
              <w:rPr>
                <w:rFonts w:ascii="Helvetica" w:eastAsia="Times New Roman" w:hAnsi="Helvetica" w:cs="Helvetica"/>
                <w:b/>
                <w:bCs/>
                <w:color w:val="333333"/>
                <w:sz w:val="18"/>
                <w:szCs w:val="18"/>
                <w:lang w:eastAsia="en-GB"/>
              </w:rPr>
            </w:pPr>
            <w:r w:rsidRPr="00074ED8">
              <w:rPr>
                <w:rFonts w:ascii="Helvetica" w:eastAsia="Times New Roman" w:hAnsi="Helvetica" w:cs="Helvetica"/>
                <w:b/>
                <w:bCs/>
                <w:color w:val="333333"/>
                <w:sz w:val="18"/>
                <w:szCs w:val="18"/>
                <w:lang w:eastAsia="en-GB"/>
              </w:rPr>
              <w:t>Search Options</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6</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0 OR S24</w:t>
            </w:r>
            <w:r w:rsidRPr="00074ED8">
              <w:rPr>
                <w:rFonts w:ascii="Helvetica" w:eastAsia="Times New Roman" w:hAnsi="Helvetica" w:cs="Helvetica"/>
                <w:color w:val="333333"/>
                <w:sz w:val="18"/>
                <w:szCs w:val="18"/>
                <w:lang w:eastAsia="en-GB"/>
              </w:rPr>
              <w:t> </w:t>
            </w:r>
          </w:p>
          <w:p w:rsidR="008B0758" w:rsidRPr="00074ED8" w:rsidRDefault="008B0758" w:rsidP="00B74FCF">
            <w:pPr>
              <w:spacing w:after="0" w:line="252" w:lineRule="atLeast"/>
              <w:textAlignment w:val="baseline"/>
              <w:rPr>
                <w:rFonts w:ascii="Helvetica" w:eastAsia="Times New Roman" w:hAnsi="Helvetica" w:cs="Helvetica"/>
                <w:color w:val="333333"/>
                <w:sz w:val="18"/>
                <w:szCs w:val="18"/>
                <w:lang w:eastAsia="en-GB"/>
              </w:rPr>
            </w:pPr>
            <w:r w:rsidRPr="00074ED8">
              <w:rPr>
                <w:rFonts w:ascii="Helvetica" w:eastAsia="Times New Roman" w:hAnsi="Helvetica" w:cs="Helvetica"/>
                <w:b/>
                <w:bCs/>
                <w:color w:val="333333"/>
                <w:sz w:val="18"/>
                <w:szCs w:val="18"/>
                <w:bdr w:val="none" w:sz="0" w:space="0" w:color="auto" w:frame="1"/>
                <w:lang w:eastAsia="en-GB"/>
              </w:rPr>
              <w:t>Limiters</w:t>
            </w:r>
            <w:r w:rsidRPr="00074ED8">
              <w:rPr>
                <w:rFonts w:ascii="Helvetica" w:eastAsia="Times New Roman" w:hAnsi="Helvetica" w:cs="Helvetica"/>
                <w:color w:val="333333"/>
                <w:sz w:val="18"/>
                <w:szCs w:val="18"/>
                <w:lang w:eastAsia="en-GB"/>
              </w:rPr>
              <w:t> </w:t>
            </w:r>
            <w:r w:rsidRPr="00074ED8">
              <w:rPr>
                <w:rFonts w:ascii="Helvetica" w:eastAsia="Times New Roman" w:hAnsi="Helvetica" w:cs="Helvetica"/>
                <w:color w:val="333333"/>
                <w:sz w:val="18"/>
                <w:szCs w:val="18"/>
                <w:bdr w:val="none" w:sz="0" w:space="0" w:color="auto" w:frame="1"/>
                <w:lang w:eastAsia="en-GB"/>
              </w:rPr>
              <w:t>- Publication Date: 19950101-20151231; Language: English</w:t>
            </w:r>
          </w:p>
          <w:p w:rsidR="008B0758" w:rsidRPr="00074ED8" w:rsidRDefault="008B0758" w:rsidP="00B74FCF">
            <w:pPr>
              <w:spacing w:after="0" w:line="252" w:lineRule="atLeast"/>
              <w:rPr>
                <w:rFonts w:ascii="Helvetica" w:eastAsia="Times New Roman" w:hAnsi="Helvetica" w:cs="Helvetica"/>
                <w:color w:val="333333"/>
                <w:sz w:val="18"/>
                <w:szCs w:val="18"/>
                <w:lang w:eastAsia="en-GB"/>
              </w:rPr>
            </w:pP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5</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0 OR S24</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4</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7 AND S23</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3</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1 OR S22</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2</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court* N2 (mental* or schizophren* or vulnerab* or disabilit* or depress*)</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1</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policing N2 (mental* or schizophren* or vulnerab* or disabilit* or depress*)</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0</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7 AND S12 AND S19</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9</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2 OR S13 OR S14 OR S15 OR S16 OR S17 OR S18</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8</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victim* or witness* or suspect*)</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7</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appropriate adult* OR TX ( teacher* or tutor* or lecturer* or instructor* or professor* )</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6</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 paramedic or ems or emergency medical service or emergency room* or prehospital ) OR TX ( ambulance N2 (personnel or staff) ) OR TX ( casualty N2 (personnel or staff) )</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5</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youth justice OR TX juvenile justice</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4</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police OR TX ( prison* or jail* or gaol* ) OR TX ( probation or parole or court* or magistrate* or judge* )</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3</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law enforcement OR TX correction* OR TX criminal justice</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2</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8 OR S9 OR S10 OR S11</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1</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learning disabilit*" OR TX "intellectual disabilit*" OR TX "mental retard*" OR TX "special need*" OR TX "learning difficult*"</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0</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vulnerability OR TX vulnerable OR TX homeless</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9</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schizophren* OR TX bipolar OR TX personality disorder OR TX depressi*</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8</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X "mental health" OR TX "mental disorder*" OR TX "mental* ill*"</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7</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 OR S2 OR S3 OR S4 OR S5 OR S6</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6</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kills N2 (program* or course* or package* or resource* or develop*)</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5</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learning N2 (program* or course* or package* or resource*)</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4</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educat* N2 (program* or course* or package* or resource*)</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3</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training N2 (program* or course* or package* or resource*)</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2</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U training</w:t>
            </w:r>
            <w:r w:rsidRPr="00074ED8">
              <w:rPr>
                <w:rFonts w:ascii="Helvetica" w:eastAsia="Times New Roman" w:hAnsi="Helvetica" w:cs="Helvetica"/>
                <w:color w:val="333333"/>
                <w:sz w:val="18"/>
                <w:szCs w:val="18"/>
                <w:lang w:eastAsia="en-GB"/>
              </w:rPr>
              <w:t> </w:t>
            </w:r>
          </w:p>
        </w:tc>
      </w:tr>
      <w:tr w:rsidR="008B0758" w:rsidRPr="00074ED8" w:rsidTr="00B74FCF">
        <w:tc>
          <w:tcPr>
            <w:tcW w:w="79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jc w:val="center"/>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1</w:t>
            </w:r>
          </w:p>
        </w:tc>
        <w:tc>
          <w:tcPr>
            <w:tcW w:w="5251"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8B0758" w:rsidRPr="00074ED8" w:rsidRDefault="008B0758" w:rsidP="00B74FCF">
            <w:pPr>
              <w:spacing w:after="0" w:line="252" w:lineRule="atLeast"/>
              <w:rPr>
                <w:rFonts w:ascii="Helvetica" w:eastAsia="Times New Roman" w:hAnsi="Helvetica" w:cs="Helvetica"/>
                <w:color w:val="333333"/>
                <w:sz w:val="18"/>
                <w:szCs w:val="18"/>
                <w:lang w:eastAsia="en-GB"/>
              </w:rPr>
            </w:pPr>
            <w:r w:rsidRPr="00074ED8">
              <w:rPr>
                <w:rFonts w:ascii="Helvetica" w:eastAsia="Times New Roman" w:hAnsi="Helvetica" w:cs="Helvetica"/>
                <w:color w:val="333333"/>
                <w:sz w:val="18"/>
                <w:szCs w:val="18"/>
                <w:bdr w:val="none" w:sz="0" w:space="0" w:color="auto" w:frame="1"/>
                <w:lang w:eastAsia="en-GB"/>
              </w:rPr>
              <w:t>SU education</w:t>
            </w:r>
            <w:r w:rsidRPr="00074ED8">
              <w:rPr>
                <w:rFonts w:ascii="Helvetica" w:eastAsia="Times New Roman" w:hAnsi="Helvetica" w:cs="Helvetica"/>
                <w:color w:val="333333"/>
                <w:sz w:val="18"/>
                <w:szCs w:val="18"/>
                <w:lang w:eastAsia="en-GB"/>
              </w:rPr>
              <w:t> </w:t>
            </w:r>
          </w:p>
        </w:tc>
      </w:tr>
    </w:tbl>
    <w:p w:rsidR="008B0758" w:rsidRDefault="008B0758" w:rsidP="008B0758"/>
    <w:p w:rsidR="005841B7" w:rsidRDefault="005841B7" w:rsidP="005841B7">
      <w:pPr>
        <w:rPr>
          <w:b/>
        </w:rPr>
      </w:pPr>
      <w:proofErr w:type="gramStart"/>
      <w:r w:rsidRPr="005841B7">
        <w:rPr>
          <w:b/>
        </w:rPr>
        <w:t>Embase</w:t>
      </w:r>
      <w:r>
        <w:rPr>
          <w:b/>
        </w:rPr>
        <w:t xml:space="preserve"> via OVID.</w:t>
      </w:r>
      <w:proofErr w:type="gramEnd"/>
      <w:r>
        <w:rPr>
          <w:b/>
        </w:rPr>
        <w:t xml:space="preserve"> </w:t>
      </w:r>
      <w:proofErr w:type="gramStart"/>
      <w:r>
        <w:rPr>
          <w:b/>
        </w:rPr>
        <w:t>S</w:t>
      </w:r>
      <w:r w:rsidRPr="005841B7">
        <w:rPr>
          <w:b/>
        </w:rPr>
        <w:t>earched 2</w:t>
      </w:r>
      <w:r w:rsidRPr="005841B7">
        <w:rPr>
          <w:b/>
          <w:vertAlign w:val="superscript"/>
        </w:rPr>
        <w:t>nd</w:t>
      </w:r>
      <w:r w:rsidRPr="005841B7">
        <w:rPr>
          <w:b/>
        </w:rPr>
        <w:t xml:space="preserve"> November 2015.</w:t>
      </w:r>
      <w:proofErr w:type="gramEnd"/>
      <w:r w:rsidRPr="005841B7">
        <w:rPr>
          <w:b/>
        </w:rPr>
        <w:t xml:space="preserve"> 1247 records retrieved</w:t>
      </w:r>
    </w:p>
    <w:p w:rsidR="004D5A2C" w:rsidRPr="004D5A2C" w:rsidRDefault="004D5A2C" w:rsidP="004D5A2C">
      <w:pPr>
        <w:rPr>
          <w:b/>
        </w:rPr>
      </w:pPr>
      <w:r w:rsidRPr="004D5A2C">
        <w:rPr>
          <w:b/>
        </w:rPr>
        <w:t>Database: Embase &lt;1980 to 2015 Week 44&gt;</w:t>
      </w:r>
    </w:p>
    <w:p w:rsidR="004D5A2C" w:rsidRPr="004D5A2C" w:rsidRDefault="004D5A2C" w:rsidP="004D5A2C">
      <w:pPr>
        <w:rPr>
          <w:b/>
        </w:rPr>
      </w:pPr>
      <w:r w:rsidRPr="004D5A2C">
        <w:rPr>
          <w:b/>
        </w:rPr>
        <w:t>Search Strategy:</w:t>
      </w:r>
    </w:p>
    <w:p w:rsidR="004D5A2C" w:rsidRPr="007025C3" w:rsidRDefault="004D5A2C" w:rsidP="007025C3">
      <w:pPr>
        <w:spacing w:after="0"/>
      </w:pPr>
      <w:r w:rsidRPr="007025C3">
        <w:t>1     law enforcement/ or jurisprudence/ or criminal justice/ (43071)</w:t>
      </w:r>
    </w:p>
    <w:p w:rsidR="004D5A2C" w:rsidRPr="007025C3" w:rsidRDefault="004D5A2C" w:rsidP="007025C3">
      <w:pPr>
        <w:spacing w:after="0"/>
      </w:pPr>
      <w:r w:rsidRPr="007025C3">
        <w:t>2     (criminal justice or youth justice or juvenile justice or law enforcement).ti</w:t>
      </w:r>
      <w:proofErr w:type="gramStart"/>
      <w:r w:rsidRPr="007025C3">
        <w:t>,ab</w:t>
      </w:r>
      <w:proofErr w:type="gramEnd"/>
      <w:r w:rsidRPr="007025C3">
        <w:t>. (7388)</w:t>
      </w:r>
    </w:p>
    <w:p w:rsidR="004D5A2C" w:rsidRPr="007025C3" w:rsidRDefault="004D5A2C" w:rsidP="007025C3">
      <w:pPr>
        <w:spacing w:after="0"/>
      </w:pPr>
      <w:r w:rsidRPr="007025C3">
        <w:t>3     police/ or prisons/ or probation/ (20157)</w:t>
      </w:r>
    </w:p>
    <w:p w:rsidR="004D5A2C" w:rsidRPr="007025C3" w:rsidRDefault="004D5A2C" w:rsidP="007025C3">
      <w:pPr>
        <w:spacing w:after="0"/>
      </w:pPr>
      <w:r w:rsidRPr="007025C3">
        <w:t>4     ((police or prison$ or jail$ or gaol$) adj2 (personnel or staff or worker$ or caseworker$ or office$ or official$ or employee$ or warder$)).ti</w:t>
      </w:r>
      <w:proofErr w:type="gramStart"/>
      <w:r w:rsidRPr="007025C3">
        <w:t>,ab</w:t>
      </w:r>
      <w:proofErr w:type="gramEnd"/>
      <w:r w:rsidRPr="007025C3">
        <w:t>. (2724)</w:t>
      </w:r>
    </w:p>
    <w:p w:rsidR="004D5A2C" w:rsidRPr="007025C3" w:rsidRDefault="004D5A2C" w:rsidP="007025C3">
      <w:pPr>
        <w:spacing w:after="0"/>
      </w:pPr>
      <w:r w:rsidRPr="007025C3">
        <w:t>5     ((probation or parole or court$ or justice) adj2 (personnel or staff or worker$ or caseworker$ or office$ or official$ or employee$)).ti</w:t>
      </w:r>
      <w:proofErr w:type="gramStart"/>
      <w:r w:rsidRPr="007025C3">
        <w:t>,ab</w:t>
      </w:r>
      <w:proofErr w:type="gramEnd"/>
      <w:r w:rsidRPr="007025C3">
        <w:t>. (493)</w:t>
      </w:r>
    </w:p>
    <w:p w:rsidR="004D5A2C" w:rsidRPr="007025C3" w:rsidRDefault="004D5A2C" w:rsidP="007025C3">
      <w:pPr>
        <w:spacing w:after="0"/>
      </w:pPr>
      <w:r w:rsidRPr="007025C3">
        <w:t>6     (magistrate$ or volunteer$).ti</w:t>
      </w:r>
      <w:proofErr w:type="gramStart"/>
      <w:r w:rsidRPr="007025C3">
        <w:t>,ab</w:t>
      </w:r>
      <w:proofErr w:type="gramEnd"/>
      <w:r w:rsidRPr="007025C3">
        <w:t>. (194347)</w:t>
      </w:r>
    </w:p>
    <w:p w:rsidR="004D5A2C" w:rsidRPr="007025C3" w:rsidRDefault="004D5A2C" w:rsidP="007025C3">
      <w:pPr>
        <w:spacing w:after="0"/>
      </w:pPr>
      <w:r w:rsidRPr="007025C3">
        <w:t>7     Rescue Personnel/ (6216)</w:t>
      </w:r>
    </w:p>
    <w:p w:rsidR="004D5A2C" w:rsidRPr="007025C3" w:rsidRDefault="004D5A2C" w:rsidP="007025C3">
      <w:pPr>
        <w:spacing w:after="0"/>
      </w:pPr>
      <w:r w:rsidRPr="007025C3">
        <w:t>8     (paramedic$ or para-medic$).ti</w:t>
      </w:r>
      <w:proofErr w:type="gramStart"/>
      <w:r w:rsidRPr="007025C3">
        <w:t>,ab</w:t>
      </w:r>
      <w:proofErr w:type="gramEnd"/>
      <w:r w:rsidRPr="007025C3">
        <w:t>. (8023)</w:t>
      </w:r>
    </w:p>
    <w:p w:rsidR="004D5A2C" w:rsidRPr="007025C3" w:rsidRDefault="004D5A2C" w:rsidP="007025C3">
      <w:pPr>
        <w:spacing w:after="0"/>
      </w:pPr>
      <w:r w:rsidRPr="007025C3">
        <w:t>9     ((emergency or ambulance or casualty) adj2 (personnel or staff or worker$ or office$ or official$ or employee$)).ti</w:t>
      </w:r>
      <w:proofErr w:type="gramStart"/>
      <w:r w:rsidRPr="007025C3">
        <w:t>,ab</w:t>
      </w:r>
      <w:proofErr w:type="gramEnd"/>
      <w:r w:rsidRPr="007025C3">
        <w:t>. (3424)</w:t>
      </w:r>
    </w:p>
    <w:p w:rsidR="004D5A2C" w:rsidRPr="007025C3" w:rsidRDefault="004D5A2C" w:rsidP="007025C3">
      <w:pPr>
        <w:spacing w:after="0"/>
      </w:pPr>
      <w:r w:rsidRPr="007025C3">
        <w:t>10     ((charity or voluntary) adj2 (personnel or staff or worker$ or office$ or official$ or employee$)).ti</w:t>
      </w:r>
      <w:proofErr w:type="gramStart"/>
      <w:r w:rsidRPr="007025C3">
        <w:t>,ab</w:t>
      </w:r>
      <w:proofErr w:type="gramEnd"/>
      <w:r w:rsidRPr="007025C3">
        <w:t>. (262)</w:t>
      </w:r>
    </w:p>
    <w:p w:rsidR="004D5A2C" w:rsidRPr="007025C3" w:rsidRDefault="004D5A2C" w:rsidP="007025C3">
      <w:pPr>
        <w:spacing w:after="0"/>
      </w:pPr>
      <w:r w:rsidRPr="007025C3">
        <w:t>11     crime victim/ (959)</w:t>
      </w:r>
    </w:p>
    <w:p w:rsidR="004D5A2C" w:rsidRPr="007025C3" w:rsidRDefault="004D5A2C" w:rsidP="007025C3">
      <w:pPr>
        <w:spacing w:after="0"/>
      </w:pPr>
      <w:r w:rsidRPr="007025C3">
        <w:t>12     (crime adj4 (witness$ or victim$ or suspect$)).ti</w:t>
      </w:r>
      <w:proofErr w:type="gramStart"/>
      <w:r w:rsidRPr="007025C3">
        <w:t>,ab</w:t>
      </w:r>
      <w:proofErr w:type="gramEnd"/>
      <w:r w:rsidRPr="007025C3">
        <w:t>. (965)</w:t>
      </w:r>
    </w:p>
    <w:p w:rsidR="004D5A2C" w:rsidRPr="007025C3" w:rsidRDefault="004D5A2C" w:rsidP="007025C3">
      <w:pPr>
        <w:spacing w:after="0"/>
      </w:pPr>
      <w:r w:rsidRPr="007025C3">
        <w:t>13     Teacher/ (23928)</w:t>
      </w:r>
    </w:p>
    <w:p w:rsidR="004D5A2C" w:rsidRPr="007025C3" w:rsidRDefault="004D5A2C" w:rsidP="007025C3">
      <w:pPr>
        <w:spacing w:after="0"/>
      </w:pPr>
      <w:r w:rsidRPr="007025C3">
        <w:t>14     (teacher$ or schoolteacher$ or instructor$ or lecturer$).ti</w:t>
      </w:r>
      <w:proofErr w:type="gramStart"/>
      <w:r w:rsidRPr="007025C3">
        <w:t>,ab</w:t>
      </w:r>
      <w:proofErr w:type="gramEnd"/>
      <w:r w:rsidRPr="007025C3">
        <w:t>. (46052)</w:t>
      </w:r>
    </w:p>
    <w:p w:rsidR="004D5A2C" w:rsidRPr="007025C3" w:rsidRDefault="004D5A2C" w:rsidP="007025C3">
      <w:pPr>
        <w:spacing w:after="0"/>
      </w:pPr>
      <w:r w:rsidRPr="007025C3">
        <w:t>15     appropriate adult$.ti</w:t>
      </w:r>
      <w:proofErr w:type="gramStart"/>
      <w:r w:rsidRPr="007025C3">
        <w:t>,ab</w:t>
      </w:r>
      <w:proofErr w:type="gramEnd"/>
      <w:r w:rsidRPr="007025C3">
        <w:t>. (93)</w:t>
      </w:r>
    </w:p>
    <w:p w:rsidR="004D5A2C" w:rsidRPr="007025C3" w:rsidRDefault="004D5A2C" w:rsidP="007025C3">
      <w:pPr>
        <w:spacing w:after="0"/>
      </w:pPr>
      <w:r w:rsidRPr="007025C3">
        <w:t>16     1 or 2 or 3 or 4 or 5 or 6 or 7 or 8 or 9 or 10 or 11 or 12 or 13 or 14 or 15 (334443)</w:t>
      </w:r>
    </w:p>
    <w:p w:rsidR="004D5A2C" w:rsidRPr="007025C3" w:rsidRDefault="004D5A2C" w:rsidP="007025C3">
      <w:pPr>
        <w:spacing w:after="0"/>
      </w:pPr>
      <w:r w:rsidRPr="007025C3">
        <w:t>17     In Service training/ or Professional Development/ (20181)</w:t>
      </w:r>
    </w:p>
    <w:p w:rsidR="004D5A2C" w:rsidRPr="007025C3" w:rsidRDefault="004D5A2C" w:rsidP="007025C3">
      <w:pPr>
        <w:spacing w:after="0"/>
      </w:pPr>
      <w:r w:rsidRPr="007025C3">
        <w:t>18     (staff adj2 (train$ or develop$)).ti</w:t>
      </w:r>
      <w:proofErr w:type="gramStart"/>
      <w:r w:rsidRPr="007025C3">
        <w:t>,ab</w:t>
      </w:r>
      <w:proofErr w:type="gramEnd"/>
      <w:r w:rsidRPr="007025C3">
        <w:t>. (10718)</w:t>
      </w:r>
    </w:p>
    <w:p w:rsidR="004D5A2C" w:rsidRPr="007025C3" w:rsidRDefault="004D5A2C" w:rsidP="007025C3">
      <w:pPr>
        <w:spacing w:after="0"/>
      </w:pPr>
      <w:r w:rsidRPr="007025C3">
        <w:t>19     (training adj3 (program$ or course$ or package$ or resource$)).ti</w:t>
      </w:r>
      <w:proofErr w:type="gramStart"/>
      <w:r w:rsidRPr="007025C3">
        <w:t>,ab</w:t>
      </w:r>
      <w:proofErr w:type="gramEnd"/>
      <w:r w:rsidRPr="007025C3">
        <w:t>. (49485)</w:t>
      </w:r>
    </w:p>
    <w:p w:rsidR="004D5A2C" w:rsidRPr="007025C3" w:rsidRDefault="004D5A2C" w:rsidP="007025C3">
      <w:pPr>
        <w:spacing w:after="0"/>
      </w:pPr>
      <w:r w:rsidRPr="007025C3">
        <w:t>20     (teaching adj3 (program$ or course$ or package$ or resource$)).ti</w:t>
      </w:r>
      <w:proofErr w:type="gramStart"/>
      <w:r w:rsidRPr="007025C3">
        <w:t>,ab</w:t>
      </w:r>
      <w:proofErr w:type="gramEnd"/>
      <w:r w:rsidRPr="007025C3">
        <w:t>. (6244)</w:t>
      </w:r>
    </w:p>
    <w:p w:rsidR="004D5A2C" w:rsidRPr="007025C3" w:rsidRDefault="004D5A2C" w:rsidP="007025C3">
      <w:pPr>
        <w:spacing w:after="0"/>
      </w:pPr>
      <w:r w:rsidRPr="007025C3">
        <w:t>21     (educat$ adj3 (program$ or course$ or package$ or resource$)).ti</w:t>
      </w:r>
      <w:proofErr w:type="gramStart"/>
      <w:r w:rsidRPr="007025C3">
        <w:t>,ab</w:t>
      </w:r>
      <w:proofErr w:type="gramEnd"/>
      <w:r w:rsidRPr="007025C3">
        <w:t>. (57549)</w:t>
      </w:r>
    </w:p>
    <w:p w:rsidR="004D5A2C" w:rsidRPr="007025C3" w:rsidRDefault="004D5A2C" w:rsidP="007025C3">
      <w:pPr>
        <w:spacing w:after="0"/>
      </w:pPr>
      <w:r w:rsidRPr="007025C3">
        <w:t>22     (learning adj3 (program$ or course$ or package$ or resource$)).ti</w:t>
      </w:r>
      <w:proofErr w:type="gramStart"/>
      <w:r w:rsidRPr="007025C3">
        <w:t>,ab</w:t>
      </w:r>
      <w:proofErr w:type="gramEnd"/>
      <w:r w:rsidRPr="007025C3">
        <w:t>. (5729)</w:t>
      </w:r>
    </w:p>
    <w:p w:rsidR="004D5A2C" w:rsidRPr="007025C3" w:rsidRDefault="004D5A2C" w:rsidP="007025C3">
      <w:pPr>
        <w:spacing w:after="0"/>
      </w:pPr>
      <w:r w:rsidRPr="007025C3">
        <w:t>23     ((internet or web$) adj2 (program$ or course$ or package$ or resource$ or train$ or educat$ or learn$)).ti</w:t>
      </w:r>
      <w:proofErr w:type="gramStart"/>
      <w:r w:rsidRPr="007025C3">
        <w:t>,ab</w:t>
      </w:r>
      <w:proofErr w:type="gramEnd"/>
      <w:r w:rsidRPr="007025C3">
        <w:t>. (6922)</w:t>
      </w:r>
    </w:p>
    <w:p w:rsidR="004D5A2C" w:rsidRPr="007025C3" w:rsidRDefault="004D5A2C" w:rsidP="007025C3">
      <w:pPr>
        <w:spacing w:after="0"/>
      </w:pPr>
      <w:r w:rsidRPr="007025C3">
        <w:t>24     (skill$ adj3 (program$ or course$ or package$ or resource$ or develop$)).ti</w:t>
      </w:r>
      <w:proofErr w:type="gramStart"/>
      <w:r w:rsidRPr="007025C3">
        <w:t>,ab</w:t>
      </w:r>
      <w:proofErr w:type="gramEnd"/>
      <w:r w:rsidRPr="007025C3">
        <w:t>. (16210)</w:t>
      </w:r>
    </w:p>
    <w:p w:rsidR="004D5A2C" w:rsidRPr="007025C3" w:rsidRDefault="004D5A2C" w:rsidP="007025C3">
      <w:pPr>
        <w:spacing w:after="0"/>
      </w:pPr>
      <w:r w:rsidRPr="007025C3">
        <w:t>25     17 or 18 or 19 or 20 or 21 or 22 or 23 or 24 (156351)</w:t>
      </w:r>
    </w:p>
    <w:p w:rsidR="004D5A2C" w:rsidRPr="007025C3" w:rsidRDefault="004D5A2C" w:rsidP="007025C3">
      <w:pPr>
        <w:spacing w:after="0"/>
      </w:pPr>
      <w:r w:rsidRPr="007025C3">
        <w:t>26     Mental Health/ (86167)</w:t>
      </w:r>
    </w:p>
    <w:p w:rsidR="004D5A2C" w:rsidRPr="007025C3" w:rsidRDefault="004D5A2C" w:rsidP="007025C3">
      <w:pPr>
        <w:spacing w:after="0"/>
      </w:pPr>
      <w:r w:rsidRPr="007025C3">
        <w:t>27     exp Mental Disease/ (1650243)</w:t>
      </w:r>
    </w:p>
    <w:p w:rsidR="004D5A2C" w:rsidRPr="007025C3" w:rsidRDefault="004D5A2C" w:rsidP="007025C3">
      <w:pPr>
        <w:spacing w:after="0"/>
      </w:pPr>
      <w:r w:rsidRPr="007025C3">
        <w:t>28     exp Schizophrenia/ (149893)</w:t>
      </w:r>
    </w:p>
    <w:p w:rsidR="004D5A2C" w:rsidRPr="007025C3" w:rsidRDefault="004D5A2C" w:rsidP="007025C3">
      <w:pPr>
        <w:spacing w:after="0"/>
      </w:pPr>
      <w:r w:rsidRPr="007025C3">
        <w:t>29     exp Personality Disorder/ (49454)</w:t>
      </w:r>
    </w:p>
    <w:p w:rsidR="004D5A2C" w:rsidRPr="007025C3" w:rsidRDefault="004D5A2C" w:rsidP="007025C3">
      <w:pPr>
        <w:spacing w:after="0"/>
      </w:pPr>
      <w:r w:rsidRPr="007025C3">
        <w:t>30     exp Bipolar Disorder/ (46054)</w:t>
      </w:r>
    </w:p>
    <w:p w:rsidR="004D5A2C" w:rsidRPr="007025C3" w:rsidRDefault="004D5A2C" w:rsidP="007025C3">
      <w:pPr>
        <w:spacing w:after="0"/>
      </w:pPr>
      <w:r w:rsidRPr="007025C3">
        <w:t>31     exp Depression/ (343768)</w:t>
      </w:r>
    </w:p>
    <w:p w:rsidR="004D5A2C" w:rsidRPr="007025C3" w:rsidRDefault="004D5A2C" w:rsidP="007025C3">
      <w:pPr>
        <w:spacing w:after="0"/>
      </w:pPr>
      <w:r w:rsidRPr="007025C3">
        <w:t>32     Suicide/ (44074)</w:t>
      </w:r>
    </w:p>
    <w:p w:rsidR="004D5A2C" w:rsidRPr="007025C3" w:rsidRDefault="004D5A2C" w:rsidP="007025C3">
      <w:pPr>
        <w:spacing w:after="0"/>
      </w:pPr>
      <w:r w:rsidRPr="007025C3">
        <w:t>33     Vulnerable Population/ (8853)</w:t>
      </w:r>
    </w:p>
    <w:p w:rsidR="004D5A2C" w:rsidRPr="007025C3" w:rsidRDefault="004D5A2C" w:rsidP="007025C3">
      <w:pPr>
        <w:spacing w:after="0"/>
      </w:pPr>
      <w:r w:rsidRPr="007025C3">
        <w:t>34     Social Stigma/ (3064)</w:t>
      </w:r>
    </w:p>
    <w:p w:rsidR="004D5A2C" w:rsidRPr="007025C3" w:rsidRDefault="004D5A2C" w:rsidP="007025C3">
      <w:pPr>
        <w:spacing w:after="0"/>
      </w:pPr>
      <w:r w:rsidRPr="007025C3">
        <w:t>35     exp Learning Disorder/ (27484)</w:t>
      </w:r>
    </w:p>
    <w:p w:rsidR="004D5A2C" w:rsidRPr="007025C3" w:rsidRDefault="004D5A2C" w:rsidP="007025C3">
      <w:pPr>
        <w:spacing w:after="0"/>
      </w:pPr>
      <w:r w:rsidRPr="007025C3">
        <w:t>36     (learning disabilit$ or learning difficult$ or intellectual disabilit$ or mental retard$ or special need$).ti</w:t>
      </w:r>
      <w:proofErr w:type="gramStart"/>
      <w:r w:rsidRPr="007025C3">
        <w:t>,ab</w:t>
      </w:r>
      <w:proofErr w:type="gramEnd"/>
      <w:r w:rsidRPr="007025C3">
        <w:t>. (54195)</w:t>
      </w:r>
    </w:p>
    <w:p w:rsidR="004D5A2C" w:rsidRPr="007025C3" w:rsidRDefault="004D5A2C" w:rsidP="007025C3">
      <w:pPr>
        <w:spacing w:after="0"/>
      </w:pPr>
      <w:r w:rsidRPr="007025C3">
        <w:t>37     (mental$ ill$ or schizophren$ or bipolar).ti</w:t>
      </w:r>
      <w:proofErr w:type="gramStart"/>
      <w:r w:rsidRPr="007025C3">
        <w:t>,ab</w:t>
      </w:r>
      <w:proofErr w:type="gramEnd"/>
      <w:r w:rsidRPr="007025C3">
        <w:t>. (206567)</w:t>
      </w:r>
    </w:p>
    <w:p w:rsidR="004D5A2C" w:rsidRPr="007025C3" w:rsidRDefault="004D5A2C" w:rsidP="007025C3">
      <w:pPr>
        <w:spacing w:after="0"/>
      </w:pPr>
      <w:r w:rsidRPr="007025C3">
        <w:t>38     26 or 27 or 28 or 29 or 30 or 31 or 32 or 33 or 34 or 35 or 36 or 37 (1752275)</w:t>
      </w:r>
    </w:p>
    <w:p w:rsidR="004D5A2C" w:rsidRPr="007025C3" w:rsidRDefault="004D5A2C" w:rsidP="007025C3">
      <w:pPr>
        <w:spacing w:after="0"/>
      </w:pPr>
      <w:r w:rsidRPr="007025C3">
        <w:t>39     16 and 25 and 38 (1430)</w:t>
      </w:r>
    </w:p>
    <w:p w:rsidR="004D5A2C" w:rsidRPr="007025C3" w:rsidRDefault="004D5A2C" w:rsidP="007025C3">
      <w:pPr>
        <w:spacing w:after="0"/>
      </w:pPr>
      <w:r w:rsidRPr="007025C3">
        <w:t>40     mentally disabled persons/ or mentally ill persons/ (20113)</w:t>
      </w:r>
    </w:p>
    <w:p w:rsidR="004D5A2C" w:rsidRPr="007025C3" w:rsidRDefault="004D5A2C" w:rsidP="007025C3">
      <w:pPr>
        <w:spacing w:after="0"/>
      </w:pPr>
      <w:r w:rsidRPr="007025C3">
        <w:t>41     Police/ (8402)</w:t>
      </w:r>
    </w:p>
    <w:p w:rsidR="004D5A2C" w:rsidRPr="007025C3" w:rsidRDefault="004D5A2C" w:rsidP="007025C3">
      <w:pPr>
        <w:spacing w:after="0"/>
      </w:pPr>
      <w:r w:rsidRPr="007025C3">
        <w:t>42     40 and 41 (111)</w:t>
      </w:r>
    </w:p>
    <w:p w:rsidR="004D5A2C" w:rsidRPr="007025C3" w:rsidRDefault="004D5A2C" w:rsidP="007025C3">
      <w:pPr>
        <w:spacing w:after="0"/>
      </w:pPr>
      <w:r w:rsidRPr="007025C3">
        <w:t>43     39 or 42 (1533)</w:t>
      </w:r>
    </w:p>
    <w:p w:rsidR="004D5A2C" w:rsidRPr="007025C3" w:rsidRDefault="004D5A2C" w:rsidP="007025C3">
      <w:pPr>
        <w:spacing w:after="0"/>
      </w:pPr>
      <w:r w:rsidRPr="007025C3">
        <w:t>44     limit 43 to (</w:t>
      </w:r>
      <w:proofErr w:type="gramStart"/>
      <w:r w:rsidRPr="007025C3">
        <w:t>english</w:t>
      </w:r>
      <w:proofErr w:type="gramEnd"/>
      <w:r w:rsidRPr="007025C3">
        <w:t xml:space="preserve"> language and yr="1995 -Current") (1247)</w:t>
      </w:r>
    </w:p>
    <w:p w:rsidR="004D5A2C" w:rsidRPr="004D5A2C" w:rsidRDefault="004D5A2C" w:rsidP="004D5A2C">
      <w:pPr>
        <w:rPr>
          <w:b/>
        </w:rPr>
      </w:pPr>
    </w:p>
    <w:p w:rsidR="005841B7" w:rsidRDefault="005841B7" w:rsidP="005841B7">
      <w:pPr>
        <w:rPr>
          <w:b/>
        </w:rPr>
      </w:pPr>
      <w:proofErr w:type="gramStart"/>
      <w:r w:rsidRPr="005841B7">
        <w:rPr>
          <w:b/>
        </w:rPr>
        <w:t>ERIC</w:t>
      </w:r>
      <w:r>
        <w:rPr>
          <w:b/>
        </w:rPr>
        <w:t xml:space="preserve"> via EBSCO.</w:t>
      </w:r>
      <w:proofErr w:type="gramEnd"/>
      <w:r>
        <w:rPr>
          <w:b/>
        </w:rPr>
        <w:t xml:space="preserve"> </w:t>
      </w:r>
      <w:proofErr w:type="gramStart"/>
      <w:r>
        <w:rPr>
          <w:b/>
        </w:rPr>
        <w:t>Searched 6</w:t>
      </w:r>
      <w:r w:rsidRPr="005841B7">
        <w:rPr>
          <w:b/>
          <w:vertAlign w:val="superscript"/>
        </w:rPr>
        <w:t>th</w:t>
      </w:r>
      <w:r>
        <w:rPr>
          <w:b/>
        </w:rPr>
        <w:t xml:space="preserve"> November 2015.</w:t>
      </w:r>
      <w:proofErr w:type="gramEnd"/>
      <w:r>
        <w:rPr>
          <w:b/>
        </w:rPr>
        <w:t xml:space="preserve"> 2915 records retrieved.</w:t>
      </w:r>
    </w:p>
    <w:p w:rsidR="007025C3" w:rsidRDefault="007025C3" w:rsidP="007025C3">
      <w:pPr>
        <w:spacing w:after="0" w:line="252" w:lineRule="atLeast"/>
        <w:jc w:val="right"/>
        <w:textAlignment w:val="baseline"/>
        <w:rPr>
          <w:rFonts w:ascii="Helvetica" w:eastAsia="Times New Roman" w:hAnsi="Helvetica" w:cs="Helvetica"/>
          <w:color w:val="000000"/>
          <w:sz w:val="18"/>
          <w:szCs w:val="18"/>
          <w:lang w:eastAsia="en-GB"/>
        </w:rPr>
      </w:pPr>
    </w:p>
    <w:p w:rsidR="007025C3" w:rsidRPr="00A245F8" w:rsidRDefault="007025C3" w:rsidP="007025C3">
      <w:pPr>
        <w:spacing w:after="0" w:line="252" w:lineRule="atLeast"/>
        <w:jc w:val="right"/>
        <w:textAlignment w:val="baseline"/>
        <w:rPr>
          <w:rFonts w:ascii="Helvetica" w:eastAsia="Times New Roman" w:hAnsi="Helvetica" w:cs="Helvetica"/>
          <w:color w:val="000000"/>
          <w:sz w:val="18"/>
          <w:szCs w:val="18"/>
          <w:lang w:eastAsia="en-GB"/>
        </w:rPr>
      </w:pPr>
    </w:p>
    <w:tbl>
      <w:tblPr>
        <w:tblW w:w="9090" w:type="dxa"/>
        <w:tblBorders>
          <w:top w:val="single" w:sz="6" w:space="0" w:color="DCDADA"/>
          <w:left w:val="single" w:sz="6" w:space="0" w:color="DCDADA"/>
          <w:bottom w:val="single" w:sz="6" w:space="0" w:color="DCDADA"/>
          <w:right w:val="single" w:sz="6" w:space="0" w:color="DCDADA"/>
        </w:tblBorders>
        <w:shd w:val="clear" w:color="auto" w:fill="FFFFFF"/>
        <w:tblCellMar>
          <w:left w:w="0" w:type="dxa"/>
          <w:right w:w="0" w:type="dxa"/>
        </w:tblCellMar>
        <w:tblLook w:val="04A0"/>
      </w:tblPr>
      <w:tblGrid>
        <w:gridCol w:w="990"/>
        <w:gridCol w:w="8100"/>
      </w:tblGrid>
      <w:tr w:rsidR="007025C3" w:rsidRPr="00A245F8" w:rsidTr="00B74FCF">
        <w:tc>
          <w:tcPr>
            <w:tcW w:w="990" w:type="dxa"/>
            <w:tcBorders>
              <w:top w:val="single" w:sz="6" w:space="0" w:color="DCDADA"/>
              <w:left w:val="nil"/>
              <w:bottom w:val="single" w:sz="6" w:space="0" w:color="DCDADA"/>
              <w:right w:val="single" w:sz="6" w:space="0" w:color="DCDADA"/>
            </w:tcBorders>
            <w:shd w:val="clear" w:color="auto" w:fill="auto"/>
            <w:tcMar>
              <w:top w:w="90" w:type="dxa"/>
              <w:left w:w="90" w:type="dxa"/>
              <w:bottom w:w="90" w:type="dxa"/>
              <w:right w:w="90" w:type="dxa"/>
            </w:tcMar>
            <w:vAlign w:val="bottom"/>
            <w:hideMark/>
          </w:tcPr>
          <w:p w:rsidR="007025C3" w:rsidRPr="00A245F8" w:rsidRDefault="006F1273" w:rsidP="00B74FCF">
            <w:pPr>
              <w:spacing w:after="0" w:line="240" w:lineRule="auto"/>
              <w:jc w:val="center"/>
              <w:rPr>
                <w:rFonts w:ascii="Times New Roman" w:eastAsia="Times New Roman" w:hAnsi="Times New Roman" w:cs="Times New Roman"/>
                <w:sz w:val="18"/>
                <w:szCs w:val="18"/>
                <w:lang w:eastAsia="en-GB"/>
              </w:rPr>
            </w:pPr>
            <w:hyperlink r:id="rId6" w:tooltip="Search ID#" w:history="1">
              <w:r w:rsidR="007025C3" w:rsidRPr="00A245F8">
                <w:rPr>
                  <w:rFonts w:ascii="Times New Roman" w:eastAsia="Times New Roman" w:hAnsi="Times New Roman" w:cs="Times New Roman"/>
                  <w:color w:val="005BC6"/>
                  <w:sz w:val="18"/>
                  <w:szCs w:val="18"/>
                  <w:bdr w:val="none" w:sz="0" w:space="0" w:color="auto" w:frame="1"/>
                  <w:lang w:eastAsia="en-GB"/>
                </w:rPr>
                <w:t>Search ID#</w:t>
              </w:r>
            </w:hyperlink>
          </w:p>
        </w:tc>
        <w:tc>
          <w:tcPr>
            <w:tcW w:w="0" w:type="auto"/>
            <w:tcBorders>
              <w:top w:val="single" w:sz="6" w:space="0" w:color="DCDADA"/>
              <w:left w:val="nil"/>
              <w:bottom w:val="single" w:sz="6" w:space="0" w:color="DCDADA"/>
              <w:right w:val="single" w:sz="6" w:space="0" w:color="DCDADA"/>
            </w:tcBorders>
            <w:shd w:val="clear" w:color="auto" w:fill="auto"/>
            <w:tcMar>
              <w:top w:w="90" w:type="dxa"/>
              <w:left w:w="75" w:type="dxa"/>
              <w:bottom w:w="90" w:type="dxa"/>
              <w:right w:w="90" w:type="dxa"/>
            </w:tcMar>
            <w:vAlign w:val="bottom"/>
            <w:hideMark/>
          </w:tcPr>
          <w:p w:rsidR="007025C3" w:rsidRPr="00A245F8" w:rsidRDefault="007025C3" w:rsidP="00B74FCF">
            <w:pPr>
              <w:spacing w:after="0" w:line="240" w:lineRule="auto"/>
              <w:rPr>
                <w:rFonts w:ascii="Times New Roman" w:eastAsia="Times New Roman" w:hAnsi="Times New Roman" w:cs="Times New Roman"/>
                <w:b/>
                <w:bCs/>
                <w:sz w:val="18"/>
                <w:szCs w:val="18"/>
                <w:lang w:eastAsia="en-GB"/>
              </w:rPr>
            </w:pPr>
            <w:r w:rsidRPr="00A245F8">
              <w:rPr>
                <w:rFonts w:ascii="Times New Roman" w:eastAsia="Times New Roman" w:hAnsi="Times New Roman" w:cs="Times New Roman"/>
                <w:b/>
                <w:bCs/>
                <w:sz w:val="18"/>
                <w:szCs w:val="18"/>
                <w:lang w:eastAsia="en-GB"/>
              </w:rPr>
              <w:t>Search Terms</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8</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4 AND S20 AND S27</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7</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1 OR S22 OR S23 OR S24 OR S25 OR S26</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6</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mental* ill*</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5</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social stigma OR TX learning disabilit* OR TX learning difficult* OR TX intellectual disabilit* OR TX mental retard* OR TX special needs</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4</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personality disorder* OR TX bipolar disoder*</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3</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ZU "schizophrenia")) or ((ZU "depression (psychology)"))) or ((ZU "suicide"))</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2</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ZU "mental disorders")</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1</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ZU "mental health") or (ZU "mental illness") or (ZU "mental retardation")</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0</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5 OR S16 OR S17 or S18 or s19</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9</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ZU "computer assisted instruction")</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8</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kill* N2 (program* or course* or package* or resource* or develop*)</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7</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 (training N2 (program* or course* or package* or resource*)) ) OR TX ( (teaching N2 (program* or course* or package* or resource*)) ) OR TX ( (educat* N2 (program* or course* or package* or resource*)) ) OR TX ( (learning N2 (program* or course* or package* or resource*)) ) OR TX ( ((internet or web) N2 (program* or course* or package* or resource* or train* or educat* or learn*)) )</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6</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staff train*) or (staff develop*)</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5</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ZU "training")) or ((ZU "staff development"))) or ((ZU "professional development"))</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4</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 OR S2 OR S3 OR S4 OR S5 OR S6 OR S7 OR S8 OR S9 OR S10 OR S11 OR S12 OR S13</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3</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appropriate adult*</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2</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eacher* or schoolteacher* or instructor* or lecturer*</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1</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crime N2 (witness* or victim* or suspect*))</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0</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ZU "victims of crime")</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9</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charity or voluntary) N2 (personnel or staff or worker* or office* or official* or employee*))</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8</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emergency or ambulance or casualty) N2 (personnel or staff or worker* or office* or official* or employee*))</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7</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paramedic* or para-medic*</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6</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magistrate*</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5</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probation or parole or court*) N2 (personnel or staff or worker* or caseworker* or office* or official* or employee*))</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4</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police or prison* or jail* or gaol*) N2 (personnel or staff or worker* or caseworker* or office* or official* or employee* or warder*))</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3</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ZU "police")</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2</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TX criminal justice OR TX youth justice OR TX juvenile justice OR law enforcement</w:t>
            </w:r>
            <w:r w:rsidRPr="00A245F8">
              <w:rPr>
                <w:rFonts w:ascii="Times New Roman" w:eastAsia="Times New Roman" w:hAnsi="Times New Roman" w:cs="Times New Roman"/>
                <w:sz w:val="18"/>
                <w:szCs w:val="18"/>
                <w:lang w:eastAsia="en-GB"/>
              </w:rPr>
              <w:t> </w:t>
            </w:r>
          </w:p>
        </w:tc>
      </w:tr>
      <w:tr w:rsidR="007025C3" w:rsidRPr="00A245F8" w:rsidTr="00B74FCF">
        <w:tc>
          <w:tcPr>
            <w:tcW w:w="990"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jc w:val="center"/>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S1</w:t>
            </w:r>
          </w:p>
        </w:tc>
        <w:tc>
          <w:tcPr>
            <w:tcW w:w="0" w:type="auto"/>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rsidR="007025C3" w:rsidRPr="00A245F8" w:rsidRDefault="007025C3" w:rsidP="00B74FCF">
            <w:pPr>
              <w:spacing w:after="0" w:line="240" w:lineRule="auto"/>
              <w:rPr>
                <w:rFonts w:ascii="Times New Roman" w:eastAsia="Times New Roman" w:hAnsi="Times New Roman" w:cs="Times New Roman"/>
                <w:sz w:val="18"/>
                <w:szCs w:val="18"/>
                <w:lang w:eastAsia="en-GB"/>
              </w:rPr>
            </w:pPr>
            <w:r w:rsidRPr="00A245F8">
              <w:rPr>
                <w:rFonts w:ascii="Times New Roman" w:eastAsia="Times New Roman" w:hAnsi="Times New Roman" w:cs="Times New Roman"/>
                <w:sz w:val="18"/>
                <w:szCs w:val="18"/>
                <w:bdr w:val="none" w:sz="0" w:space="0" w:color="auto" w:frame="1"/>
                <w:lang w:eastAsia="en-GB"/>
              </w:rPr>
              <w:t>(ZU "law enforcement")</w:t>
            </w:r>
            <w:r w:rsidRPr="00A245F8">
              <w:rPr>
                <w:rFonts w:ascii="Times New Roman" w:eastAsia="Times New Roman" w:hAnsi="Times New Roman" w:cs="Times New Roman"/>
                <w:sz w:val="18"/>
                <w:szCs w:val="18"/>
                <w:lang w:eastAsia="en-GB"/>
              </w:rPr>
              <w:t> </w:t>
            </w:r>
          </w:p>
        </w:tc>
      </w:tr>
    </w:tbl>
    <w:p w:rsidR="007025C3" w:rsidRDefault="007025C3" w:rsidP="007025C3"/>
    <w:p w:rsidR="005841B7" w:rsidRPr="005841B7" w:rsidRDefault="005841B7" w:rsidP="005841B7">
      <w:pPr>
        <w:rPr>
          <w:b/>
        </w:rPr>
      </w:pPr>
      <w:proofErr w:type="gramStart"/>
      <w:r w:rsidRPr="005841B7">
        <w:rPr>
          <w:b/>
        </w:rPr>
        <w:t>MEDLINE via OVID</w:t>
      </w:r>
      <w:r>
        <w:rPr>
          <w:b/>
        </w:rPr>
        <w:t>.</w:t>
      </w:r>
      <w:proofErr w:type="gramEnd"/>
      <w:r>
        <w:rPr>
          <w:b/>
        </w:rPr>
        <w:t xml:space="preserve"> </w:t>
      </w:r>
      <w:r w:rsidRPr="005841B7">
        <w:rPr>
          <w:b/>
        </w:rPr>
        <w:t xml:space="preserve"> </w:t>
      </w:r>
      <w:proofErr w:type="gramStart"/>
      <w:r>
        <w:rPr>
          <w:b/>
        </w:rPr>
        <w:t>S</w:t>
      </w:r>
      <w:r w:rsidRPr="005841B7">
        <w:rPr>
          <w:b/>
        </w:rPr>
        <w:t>earched 2</w:t>
      </w:r>
      <w:r w:rsidRPr="005841B7">
        <w:rPr>
          <w:b/>
          <w:vertAlign w:val="superscript"/>
        </w:rPr>
        <w:t>nd</w:t>
      </w:r>
      <w:r w:rsidRPr="005841B7">
        <w:rPr>
          <w:b/>
        </w:rPr>
        <w:t xml:space="preserve"> November 2015.</w:t>
      </w:r>
      <w:proofErr w:type="gramEnd"/>
      <w:r w:rsidRPr="005841B7">
        <w:rPr>
          <w:b/>
        </w:rPr>
        <w:t xml:space="preserve"> 907 records retrieved</w:t>
      </w:r>
    </w:p>
    <w:p w:rsidR="00612BAA" w:rsidRPr="00612BAA" w:rsidRDefault="00612BAA" w:rsidP="00612BAA">
      <w:pPr>
        <w:rPr>
          <w:b/>
        </w:rPr>
      </w:pPr>
      <w:r w:rsidRPr="00612BAA">
        <w:rPr>
          <w:b/>
        </w:rPr>
        <w:t>Database: Ovid MEDLINE(R) In-Process &amp; Other Non-Indexed Citations and Ovid MEDLINE(R) &lt;1946 to Present&gt;</w:t>
      </w:r>
    </w:p>
    <w:p w:rsidR="00612BAA" w:rsidRPr="00612BAA" w:rsidRDefault="00612BAA" w:rsidP="00612BAA">
      <w:pPr>
        <w:rPr>
          <w:b/>
        </w:rPr>
      </w:pPr>
      <w:r w:rsidRPr="00612BAA">
        <w:rPr>
          <w:b/>
        </w:rPr>
        <w:t>Search Strategy:</w:t>
      </w:r>
    </w:p>
    <w:p w:rsidR="00612BAA" w:rsidRPr="00612BAA" w:rsidRDefault="00612BAA" w:rsidP="00612BAA">
      <w:pPr>
        <w:spacing w:after="0"/>
      </w:pPr>
      <w:r w:rsidRPr="00612BAA">
        <w:t>1     law enforcement/ or jurisprudence/ (32027)</w:t>
      </w:r>
    </w:p>
    <w:p w:rsidR="00612BAA" w:rsidRPr="00612BAA" w:rsidRDefault="00612BAA" w:rsidP="00612BAA">
      <w:pPr>
        <w:spacing w:after="0"/>
      </w:pPr>
      <w:r w:rsidRPr="00612BAA">
        <w:t>2     (criminal justice or youth justice or juvenile justice or law enforcement).ti</w:t>
      </w:r>
      <w:proofErr w:type="gramStart"/>
      <w:r w:rsidRPr="00612BAA">
        <w:t>,ab</w:t>
      </w:r>
      <w:proofErr w:type="gramEnd"/>
      <w:r w:rsidRPr="00612BAA">
        <w:t>. (6038)</w:t>
      </w:r>
    </w:p>
    <w:p w:rsidR="00612BAA" w:rsidRPr="00612BAA" w:rsidRDefault="00612BAA" w:rsidP="00612BAA">
      <w:pPr>
        <w:spacing w:after="0"/>
      </w:pPr>
      <w:r w:rsidRPr="00612BAA">
        <w:t>3     police/ or prisons/ (11402)</w:t>
      </w:r>
    </w:p>
    <w:p w:rsidR="00612BAA" w:rsidRPr="00612BAA" w:rsidRDefault="00612BAA" w:rsidP="00612BAA">
      <w:pPr>
        <w:spacing w:after="0"/>
      </w:pPr>
      <w:r w:rsidRPr="00612BAA">
        <w:t>4     ((police or prison$ or jail$ or gaol$) adj2 (personnel or staff or worker$ or caseworker$ or office$ or official$ or employee$ or warder$)).ti</w:t>
      </w:r>
      <w:proofErr w:type="gramStart"/>
      <w:r w:rsidRPr="00612BAA">
        <w:t>,ab</w:t>
      </w:r>
      <w:proofErr w:type="gramEnd"/>
      <w:r w:rsidRPr="00612BAA">
        <w:t>. (2227)</w:t>
      </w:r>
    </w:p>
    <w:p w:rsidR="00612BAA" w:rsidRPr="00612BAA" w:rsidRDefault="00612BAA" w:rsidP="00612BAA">
      <w:pPr>
        <w:spacing w:after="0"/>
      </w:pPr>
      <w:r w:rsidRPr="00612BAA">
        <w:t>5     ((probation or parole or court$ or justice) adj2 (personnel or staff or worker$ or caseworker$ or office$ or official$ or employee$)).ti</w:t>
      </w:r>
      <w:proofErr w:type="gramStart"/>
      <w:r w:rsidRPr="00612BAA">
        <w:t>,ab</w:t>
      </w:r>
      <w:proofErr w:type="gramEnd"/>
      <w:r w:rsidRPr="00612BAA">
        <w:t>. (417)</w:t>
      </w:r>
    </w:p>
    <w:p w:rsidR="00612BAA" w:rsidRPr="00612BAA" w:rsidRDefault="00612BAA" w:rsidP="00612BAA">
      <w:pPr>
        <w:spacing w:after="0"/>
      </w:pPr>
      <w:r w:rsidRPr="00612BAA">
        <w:t>6     (magistrate$ or volunteer$).ti</w:t>
      </w:r>
      <w:proofErr w:type="gramStart"/>
      <w:r w:rsidRPr="00612BAA">
        <w:t>,ab</w:t>
      </w:r>
      <w:proofErr w:type="gramEnd"/>
      <w:r w:rsidRPr="00612BAA">
        <w:t>. (159640)</w:t>
      </w:r>
    </w:p>
    <w:p w:rsidR="00612BAA" w:rsidRPr="00612BAA" w:rsidRDefault="00612BAA" w:rsidP="00612BAA">
      <w:pPr>
        <w:spacing w:after="0"/>
      </w:pPr>
      <w:r w:rsidRPr="00612BAA">
        <w:t>7     Emergency Medical Technicians/ (5178)</w:t>
      </w:r>
    </w:p>
    <w:p w:rsidR="00612BAA" w:rsidRPr="00612BAA" w:rsidRDefault="00612BAA" w:rsidP="00612BAA">
      <w:pPr>
        <w:spacing w:after="0"/>
      </w:pPr>
      <w:r w:rsidRPr="00612BAA">
        <w:t>8     (paramedic$ or para-medic$).ti</w:t>
      </w:r>
      <w:proofErr w:type="gramStart"/>
      <w:r w:rsidRPr="00612BAA">
        <w:t>,ab</w:t>
      </w:r>
      <w:proofErr w:type="gramEnd"/>
      <w:r w:rsidRPr="00612BAA">
        <w:t>. (6142)</w:t>
      </w:r>
    </w:p>
    <w:p w:rsidR="00612BAA" w:rsidRPr="00612BAA" w:rsidRDefault="00612BAA" w:rsidP="00612BAA">
      <w:pPr>
        <w:spacing w:after="0"/>
      </w:pPr>
      <w:r w:rsidRPr="00612BAA">
        <w:t>9     ((emergency or ambulance or casualty) adj2 (personnel or staff or worker$ or office$ or official$ or employee$)).ti</w:t>
      </w:r>
      <w:proofErr w:type="gramStart"/>
      <w:r w:rsidRPr="00612BAA">
        <w:t>,ab</w:t>
      </w:r>
      <w:proofErr w:type="gramEnd"/>
      <w:r w:rsidRPr="00612BAA">
        <w:t>. (2669)</w:t>
      </w:r>
    </w:p>
    <w:p w:rsidR="00612BAA" w:rsidRPr="00612BAA" w:rsidRDefault="00612BAA" w:rsidP="00612BAA">
      <w:pPr>
        <w:spacing w:after="0"/>
      </w:pPr>
      <w:r w:rsidRPr="00612BAA">
        <w:t>10     ((charity or voluntary) adj2 (personnel or staff or worker$ or office$ or official$ or employee$)).ti</w:t>
      </w:r>
      <w:proofErr w:type="gramStart"/>
      <w:r w:rsidRPr="00612BAA">
        <w:t>,ab</w:t>
      </w:r>
      <w:proofErr w:type="gramEnd"/>
      <w:r w:rsidRPr="00612BAA">
        <w:t>. (236)</w:t>
      </w:r>
    </w:p>
    <w:p w:rsidR="00612BAA" w:rsidRPr="00612BAA" w:rsidRDefault="00612BAA" w:rsidP="00612BAA">
      <w:pPr>
        <w:spacing w:after="0"/>
      </w:pPr>
      <w:r w:rsidRPr="00612BAA">
        <w:t>11     crime victims/ (6119)</w:t>
      </w:r>
    </w:p>
    <w:p w:rsidR="00612BAA" w:rsidRPr="00612BAA" w:rsidRDefault="00612BAA" w:rsidP="00612BAA">
      <w:pPr>
        <w:spacing w:after="0"/>
      </w:pPr>
      <w:r w:rsidRPr="00612BAA">
        <w:t>12     (crime adj4 (witness$ or victim$ or suspect$)).ti</w:t>
      </w:r>
      <w:proofErr w:type="gramStart"/>
      <w:r w:rsidRPr="00612BAA">
        <w:t>,ab</w:t>
      </w:r>
      <w:proofErr w:type="gramEnd"/>
      <w:r w:rsidRPr="00612BAA">
        <w:t>. (729)</w:t>
      </w:r>
    </w:p>
    <w:p w:rsidR="00612BAA" w:rsidRPr="00612BAA" w:rsidRDefault="00612BAA" w:rsidP="00612BAA">
      <w:pPr>
        <w:spacing w:after="0"/>
      </w:pPr>
      <w:r w:rsidRPr="00612BAA">
        <w:t>13     (teacher$ or schoolteacher$ or instructor$ or lecturer$).ti</w:t>
      </w:r>
      <w:proofErr w:type="gramStart"/>
      <w:r w:rsidRPr="00612BAA">
        <w:t>,ab</w:t>
      </w:r>
      <w:proofErr w:type="gramEnd"/>
      <w:r w:rsidRPr="00612BAA">
        <w:t>. (39432)</w:t>
      </w:r>
    </w:p>
    <w:p w:rsidR="00612BAA" w:rsidRPr="00612BAA" w:rsidRDefault="00612BAA" w:rsidP="00612BAA">
      <w:pPr>
        <w:spacing w:after="0"/>
      </w:pPr>
      <w:r w:rsidRPr="00612BAA">
        <w:t>14     appropriate adult$.ti</w:t>
      </w:r>
      <w:proofErr w:type="gramStart"/>
      <w:r w:rsidRPr="00612BAA">
        <w:t>,ab</w:t>
      </w:r>
      <w:proofErr w:type="gramEnd"/>
      <w:r w:rsidRPr="00612BAA">
        <w:t>. (72)</w:t>
      </w:r>
    </w:p>
    <w:p w:rsidR="00612BAA" w:rsidRPr="00612BAA" w:rsidRDefault="00612BAA" w:rsidP="00612BAA">
      <w:pPr>
        <w:spacing w:after="0"/>
      </w:pPr>
      <w:r w:rsidRPr="00612BAA">
        <w:t>15     1 or 2 or 3 or 4 or 5 or 6 or 7 or 8 or 9 or 10 or 11 or 12 or 13 or 14 (265012)</w:t>
      </w:r>
    </w:p>
    <w:p w:rsidR="00612BAA" w:rsidRPr="00612BAA" w:rsidRDefault="00612BAA" w:rsidP="00612BAA">
      <w:pPr>
        <w:spacing w:after="0"/>
      </w:pPr>
      <w:r w:rsidRPr="00612BAA">
        <w:t>16     exp inservice training/ or staff development/ (25343)</w:t>
      </w:r>
    </w:p>
    <w:p w:rsidR="00612BAA" w:rsidRPr="00612BAA" w:rsidRDefault="00612BAA" w:rsidP="00612BAA">
      <w:pPr>
        <w:spacing w:after="0"/>
      </w:pPr>
      <w:r w:rsidRPr="00612BAA">
        <w:t>17     (staff adj2 (train$ or develop$)).ti</w:t>
      </w:r>
      <w:proofErr w:type="gramStart"/>
      <w:r w:rsidRPr="00612BAA">
        <w:t>,ab</w:t>
      </w:r>
      <w:proofErr w:type="gramEnd"/>
      <w:r w:rsidRPr="00612BAA">
        <w:t>. (7787)</w:t>
      </w:r>
    </w:p>
    <w:p w:rsidR="00612BAA" w:rsidRPr="00612BAA" w:rsidRDefault="00612BAA" w:rsidP="00612BAA">
      <w:pPr>
        <w:spacing w:after="0"/>
      </w:pPr>
      <w:r w:rsidRPr="00612BAA">
        <w:t>18     (training adj3 (program$ or course$ or package$ or resource$)).ti</w:t>
      </w:r>
      <w:proofErr w:type="gramStart"/>
      <w:r w:rsidRPr="00612BAA">
        <w:t>,ab</w:t>
      </w:r>
      <w:proofErr w:type="gramEnd"/>
      <w:r w:rsidRPr="00612BAA">
        <w:t>. (38740)</w:t>
      </w:r>
    </w:p>
    <w:p w:rsidR="00612BAA" w:rsidRPr="00612BAA" w:rsidRDefault="00612BAA" w:rsidP="00612BAA">
      <w:pPr>
        <w:spacing w:after="0"/>
      </w:pPr>
      <w:r w:rsidRPr="00612BAA">
        <w:t>19     (teaching adj3 (program$ or course$ or package$ or resource$)).ti</w:t>
      </w:r>
      <w:proofErr w:type="gramStart"/>
      <w:r w:rsidRPr="00612BAA">
        <w:t>,ab</w:t>
      </w:r>
      <w:proofErr w:type="gramEnd"/>
      <w:r w:rsidRPr="00612BAA">
        <w:t>. (5005)</w:t>
      </w:r>
    </w:p>
    <w:p w:rsidR="00612BAA" w:rsidRPr="00612BAA" w:rsidRDefault="00612BAA" w:rsidP="00612BAA">
      <w:pPr>
        <w:spacing w:after="0"/>
      </w:pPr>
      <w:r w:rsidRPr="00612BAA">
        <w:t>20     (educat$ adj3 (program$ or course$ or package$ or resource$)).ti</w:t>
      </w:r>
      <w:proofErr w:type="gramStart"/>
      <w:r w:rsidRPr="00612BAA">
        <w:t>,ab</w:t>
      </w:r>
      <w:proofErr w:type="gramEnd"/>
      <w:r w:rsidRPr="00612BAA">
        <w:t>. (46112)</w:t>
      </w:r>
    </w:p>
    <w:p w:rsidR="00612BAA" w:rsidRPr="00612BAA" w:rsidRDefault="00612BAA" w:rsidP="00612BAA">
      <w:pPr>
        <w:spacing w:after="0"/>
      </w:pPr>
      <w:r w:rsidRPr="00612BAA">
        <w:t>21     (learning adj3 (program$ or course$ or package$ or resource$)).ti</w:t>
      </w:r>
      <w:proofErr w:type="gramStart"/>
      <w:r w:rsidRPr="00612BAA">
        <w:t>,ab</w:t>
      </w:r>
      <w:proofErr w:type="gramEnd"/>
      <w:r w:rsidRPr="00612BAA">
        <w:t>. (4380)</w:t>
      </w:r>
    </w:p>
    <w:p w:rsidR="00612BAA" w:rsidRPr="00612BAA" w:rsidRDefault="00612BAA" w:rsidP="00612BAA">
      <w:pPr>
        <w:spacing w:after="0"/>
      </w:pPr>
      <w:r w:rsidRPr="00612BAA">
        <w:t>22     ((internet or web$) adj2 (program$ or course$ or package$ or resource$ or train$ or educat$ or learn$)).ti</w:t>
      </w:r>
      <w:proofErr w:type="gramStart"/>
      <w:r w:rsidRPr="00612BAA">
        <w:t>,ab</w:t>
      </w:r>
      <w:proofErr w:type="gramEnd"/>
      <w:r w:rsidRPr="00612BAA">
        <w:t>. (5245)</w:t>
      </w:r>
    </w:p>
    <w:p w:rsidR="00612BAA" w:rsidRPr="00612BAA" w:rsidRDefault="00612BAA" w:rsidP="00612BAA">
      <w:pPr>
        <w:spacing w:after="0"/>
      </w:pPr>
      <w:r w:rsidRPr="00612BAA">
        <w:t>23     (skill$ adj3 (program$ or course$ or package$ or resource$ or develop$)).ti</w:t>
      </w:r>
      <w:proofErr w:type="gramStart"/>
      <w:r w:rsidRPr="00612BAA">
        <w:t>,ab</w:t>
      </w:r>
      <w:proofErr w:type="gramEnd"/>
      <w:r w:rsidRPr="00612BAA">
        <w:t>. (12589)</w:t>
      </w:r>
    </w:p>
    <w:p w:rsidR="00612BAA" w:rsidRPr="00612BAA" w:rsidRDefault="00612BAA" w:rsidP="00612BAA">
      <w:pPr>
        <w:spacing w:after="0"/>
      </w:pPr>
      <w:r w:rsidRPr="00612BAA">
        <w:t>24     Computer-Assisted Instruction/ (10110)</w:t>
      </w:r>
    </w:p>
    <w:p w:rsidR="00612BAA" w:rsidRPr="00612BAA" w:rsidRDefault="00612BAA" w:rsidP="00612BAA">
      <w:pPr>
        <w:spacing w:after="0"/>
      </w:pPr>
      <w:r w:rsidRPr="00612BAA">
        <w:t>25     16 or 17 or 18 or 19 or 20 or 21 or 22 or 23 or 23 or 24 (138192)</w:t>
      </w:r>
    </w:p>
    <w:p w:rsidR="00612BAA" w:rsidRPr="00612BAA" w:rsidRDefault="00612BAA" w:rsidP="00612BAA">
      <w:pPr>
        <w:spacing w:after="0"/>
      </w:pPr>
      <w:r w:rsidRPr="00612BAA">
        <w:t>26     Mental Health/ (24356)</w:t>
      </w:r>
    </w:p>
    <w:p w:rsidR="00612BAA" w:rsidRPr="00612BAA" w:rsidRDefault="00612BAA" w:rsidP="00612BAA">
      <w:pPr>
        <w:spacing w:after="0"/>
      </w:pPr>
      <w:r w:rsidRPr="00612BAA">
        <w:t>27     exp Mental Disorders/ (1023375)</w:t>
      </w:r>
    </w:p>
    <w:p w:rsidR="00612BAA" w:rsidRPr="00612BAA" w:rsidRDefault="00612BAA" w:rsidP="00612BAA">
      <w:pPr>
        <w:spacing w:after="0"/>
      </w:pPr>
      <w:r w:rsidRPr="00612BAA">
        <w:t>28     exp Schizophrenia/ (90530)</w:t>
      </w:r>
    </w:p>
    <w:p w:rsidR="00612BAA" w:rsidRPr="00612BAA" w:rsidRDefault="00612BAA" w:rsidP="00612BAA">
      <w:pPr>
        <w:spacing w:after="0"/>
      </w:pPr>
      <w:r w:rsidRPr="00612BAA">
        <w:t>29     exp Personality Disorders/ (33215)</w:t>
      </w:r>
    </w:p>
    <w:p w:rsidR="00612BAA" w:rsidRPr="00612BAA" w:rsidRDefault="00612BAA" w:rsidP="00612BAA">
      <w:pPr>
        <w:spacing w:after="0"/>
      </w:pPr>
      <w:r w:rsidRPr="00612BAA">
        <w:t>30     exp Bipolar Disorder/ (34179)</w:t>
      </w:r>
    </w:p>
    <w:p w:rsidR="00612BAA" w:rsidRPr="00612BAA" w:rsidRDefault="00612BAA" w:rsidP="00612BAA">
      <w:pPr>
        <w:spacing w:after="0"/>
      </w:pPr>
      <w:r w:rsidRPr="00612BAA">
        <w:t>31     exp Depressive Disorder/ (87313)</w:t>
      </w:r>
    </w:p>
    <w:p w:rsidR="00612BAA" w:rsidRPr="00612BAA" w:rsidRDefault="00612BAA" w:rsidP="00612BAA">
      <w:pPr>
        <w:spacing w:after="0"/>
      </w:pPr>
      <w:r w:rsidRPr="00612BAA">
        <w:t>32     Depression/ (85986)</w:t>
      </w:r>
    </w:p>
    <w:p w:rsidR="00612BAA" w:rsidRPr="00612BAA" w:rsidRDefault="00612BAA" w:rsidP="00612BAA">
      <w:pPr>
        <w:spacing w:after="0"/>
      </w:pPr>
      <w:r w:rsidRPr="00612BAA">
        <w:t>33     Suicide/ (33043)</w:t>
      </w:r>
    </w:p>
    <w:p w:rsidR="00612BAA" w:rsidRPr="00612BAA" w:rsidRDefault="00612BAA" w:rsidP="00612BAA">
      <w:pPr>
        <w:spacing w:after="0"/>
      </w:pPr>
      <w:r w:rsidRPr="00612BAA">
        <w:t>34     Vulnerable Populations/ (6784)</w:t>
      </w:r>
    </w:p>
    <w:p w:rsidR="00612BAA" w:rsidRPr="00612BAA" w:rsidRDefault="00612BAA" w:rsidP="00612BAA">
      <w:pPr>
        <w:spacing w:after="0"/>
      </w:pPr>
      <w:r w:rsidRPr="00612BAA">
        <w:t>35     Social Stigma/ (2695)</w:t>
      </w:r>
    </w:p>
    <w:p w:rsidR="00612BAA" w:rsidRPr="00612BAA" w:rsidRDefault="00612BAA" w:rsidP="00612BAA">
      <w:pPr>
        <w:spacing w:after="0"/>
      </w:pPr>
      <w:r w:rsidRPr="00612BAA">
        <w:t>36     exp Learning Disorders/ (19926)</w:t>
      </w:r>
    </w:p>
    <w:p w:rsidR="00612BAA" w:rsidRPr="00612BAA" w:rsidRDefault="00612BAA" w:rsidP="00612BAA">
      <w:pPr>
        <w:spacing w:after="0"/>
      </w:pPr>
      <w:r w:rsidRPr="00612BAA">
        <w:t>37     (learning disabilit$ or learning difficult$ or intellectual disabilit$ or mental retard$ or special need$).ti</w:t>
      </w:r>
      <w:proofErr w:type="gramStart"/>
      <w:r w:rsidRPr="00612BAA">
        <w:t>,ab</w:t>
      </w:r>
      <w:proofErr w:type="gramEnd"/>
      <w:r w:rsidRPr="00612BAA">
        <w:t>. (43042)</w:t>
      </w:r>
    </w:p>
    <w:p w:rsidR="00612BAA" w:rsidRPr="00612BAA" w:rsidRDefault="00612BAA" w:rsidP="00612BAA">
      <w:pPr>
        <w:spacing w:after="0"/>
      </w:pPr>
      <w:r w:rsidRPr="00612BAA">
        <w:t>38     (mental$ ill$ or schizophren$ or bipolar).ti</w:t>
      </w:r>
      <w:proofErr w:type="gramStart"/>
      <w:r w:rsidRPr="00612BAA">
        <w:t>,ab</w:t>
      </w:r>
      <w:proofErr w:type="gramEnd"/>
      <w:r w:rsidRPr="00612BAA">
        <w:t>. (162664)</w:t>
      </w:r>
    </w:p>
    <w:p w:rsidR="00612BAA" w:rsidRPr="00612BAA" w:rsidRDefault="00612BAA" w:rsidP="00612BAA">
      <w:pPr>
        <w:spacing w:after="0"/>
      </w:pPr>
      <w:r w:rsidRPr="00612BAA">
        <w:t>39     26 or 27 or 28 or 29 or 30 or 31 or 32 or 33 or 34 or 35 or 36 or 37 or 38 (1184195)</w:t>
      </w:r>
    </w:p>
    <w:p w:rsidR="00612BAA" w:rsidRPr="00612BAA" w:rsidRDefault="00612BAA" w:rsidP="00612BAA">
      <w:pPr>
        <w:spacing w:after="0"/>
      </w:pPr>
      <w:r w:rsidRPr="00612BAA">
        <w:t>40     15 and 25 and 39 (1005)</w:t>
      </w:r>
    </w:p>
    <w:p w:rsidR="00612BAA" w:rsidRPr="00612BAA" w:rsidRDefault="00612BAA" w:rsidP="00612BAA">
      <w:pPr>
        <w:spacing w:after="0"/>
      </w:pPr>
      <w:r w:rsidRPr="00612BAA">
        <w:t>41     mentally disabled persons/ or mentally ill persons/ (6608)</w:t>
      </w:r>
    </w:p>
    <w:p w:rsidR="00612BAA" w:rsidRPr="00612BAA" w:rsidRDefault="00612BAA" w:rsidP="00612BAA">
      <w:pPr>
        <w:spacing w:after="0"/>
      </w:pPr>
      <w:r w:rsidRPr="00612BAA">
        <w:t>42     Police/ (3702)</w:t>
      </w:r>
    </w:p>
    <w:p w:rsidR="00612BAA" w:rsidRPr="00612BAA" w:rsidRDefault="00612BAA" w:rsidP="00612BAA">
      <w:pPr>
        <w:spacing w:after="0"/>
      </w:pPr>
      <w:r w:rsidRPr="00612BAA">
        <w:t>43     41 and 42 (48)</w:t>
      </w:r>
    </w:p>
    <w:p w:rsidR="00612BAA" w:rsidRPr="00612BAA" w:rsidRDefault="00612BAA" w:rsidP="00612BAA">
      <w:pPr>
        <w:spacing w:after="0"/>
      </w:pPr>
      <w:r w:rsidRPr="00612BAA">
        <w:t>44     Police/ed [Education] (235)</w:t>
      </w:r>
    </w:p>
    <w:p w:rsidR="00612BAA" w:rsidRPr="00612BAA" w:rsidRDefault="00612BAA" w:rsidP="00612BAA">
      <w:pPr>
        <w:spacing w:after="0"/>
      </w:pPr>
      <w:r w:rsidRPr="00612BAA">
        <w:t>45     40 or 43 or 44 (1239)</w:t>
      </w:r>
    </w:p>
    <w:p w:rsidR="00612BAA" w:rsidRPr="00612BAA" w:rsidRDefault="00612BAA" w:rsidP="00612BAA">
      <w:pPr>
        <w:spacing w:after="0"/>
      </w:pPr>
      <w:r w:rsidRPr="00612BAA">
        <w:t>46     limit 45 to (</w:t>
      </w:r>
      <w:proofErr w:type="gramStart"/>
      <w:r w:rsidRPr="00612BAA">
        <w:t>english</w:t>
      </w:r>
      <w:proofErr w:type="gramEnd"/>
      <w:r w:rsidRPr="00612BAA">
        <w:t xml:space="preserve"> language and yr="1995 -Current") (907)</w:t>
      </w:r>
    </w:p>
    <w:p w:rsidR="00612BAA" w:rsidRPr="00612BAA" w:rsidRDefault="00612BAA" w:rsidP="00612BAA">
      <w:pPr>
        <w:rPr>
          <w:b/>
        </w:rPr>
      </w:pPr>
    </w:p>
    <w:p w:rsidR="005841B7" w:rsidRDefault="005841B7" w:rsidP="005841B7">
      <w:pPr>
        <w:rPr>
          <w:b/>
        </w:rPr>
      </w:pPr>
      <w:proofErr w:type="gramStart"/>
      <w:r w:rsidRPr="005841B7">
        <w:rPr>
          <w:b/>
        </w:rPr>
        <w:t>PsycINFO via OVID</w:t>
      </w:r>
      <w:r>
        <w:rPr>
          <w:b/>
        </w:rPr>
        <w:t>.</w:t>
      </w:r>
      <w:proofErr w:type="gramEnd"/>
      <w:r>
        <w:rPr>
          <w:b/>
        </w:rPr>
        <w:t xml:space="preserve"> </w:t>
      </w:r>
      <w:proofErr w:type="gramStart"/>
      <w:r>
        <w:rPr>
          <w:b/>
        </w:rPr>
        <w:t xml:space="preserve">Searched </w:t>
      </w:r>
      <w:r w:rsidRPr="005841B7">
        <w:rPr>
          <w:b/>
        </w:rPr>
        <w:t xml:space="preserve"> 2</w:t>
      </w:r>
      <w:r w:rsidRPr="005841B7">
        <w:rPr>
          <w:b/>
          <w:vertAlign w:val="superscript"/>
        </w:rPr>
        <w:t>nd</w:t>
      </w:r>
      <w:proofErr w:type="gramEnd"/>
      <w:r w:rsidRPr="005841B7">
        <w:rPr>
          <w:b/>
        </w:rPr>
        <w:t xml:space="preserve"> November 2015. </w:t>
      </w:r>
      <w:r>
        <w:rPr>
          <w:b/>
        </w:rPr>
        <w:t>1674</w:t>
      </w:r>
      <w:r w:rsidRPr="005841B7">
        <w:rPr>
          <w:b/>
        </w:rPr>
        <w:t xml:space="preserve"> records retrieved</w:t>
      </w:r>
    </w:p>
    <w:p w:rsidR="00C9552A" w:rsidRPr="00C9552A" w:rsidRDefault="00C9552A" w:rsidP="00C9552A">
      <w:pPr>
        <w:rPr>
          <w:b/>
        </w:rPr>
      </w:pPr>
      <w:r w:rsidRPr="00C9552A">
        <w:rPr>
          <w:b/>
        </w:rPr>
        <w:t>Database: PsycINFO &lt;1967 to October Week 4 2015&gt;</w:t>
      </w:r>
    </w:p>
    <w:p w:rsidR="00C9552A" w:rsidRPr="00C9552A" w:rsidRDefault="00C9552A" w:rsidP="00C9552A">
      <w:pPr>
        <w:rPr>
          <w:b/>
        </w:rPr>
      </w:pPr>
      <w:r w:rsidRPr="00C9552A">
        <w:rPr>
          <w:b/>
        </w:rPr>
        <w:t>Search Strategy:</w:t>
      </w:r>
    </w:p>
    <w:p w:rsidR="00C9552A" w:rsidRPr="00C9552A" w:rsidRDefault="00C9552A" w:rsidP="00C9552A">
      <w:pPr>
        <w:spacing w:after="0"/>
      </w:pPr>
      <w:r w:rsidRPr="00C9552A">
        <w:t>1     law enforcement/ or exp criminal justice/ (11806)</w:t>
      </w:r>
    </w:p>
    <w:p w:rsidR="00C9552A" w:rsidRPr="00C9552A" w:rsidRDefault="00C9552A" w:rsidP="00C9552A">
      <w:pPr>
        <w:spacing w:after="0"/>
      </w:pPr>
      <w:r w:rsidRPr="00C9552A">
        <w:t>2     (criminal justice or youth justice or juvenile justice or law enforcement).ti</w:t>
      </w:r>
      <w:proofErr w:type="gramStart"/>
      <w:r w:rsidRPr="00C9552A">
        <w:t>,ab</w:t>
      </w:r>
      <w:proofErr w:type="gramEnd"/>
      <w:r w:rsidRPr="00C9552A">
        <w:t>. (15253)</w:t>
      </w:r>
    </w:p>
    <w:p w:rsidR="00C9552A" w:rsidRPr="00C9552A" w:rsidRDefault="00C9552A" w:rsidP="00C9552A">
      <w:pPr>
        <w:spacing w:after="0"/>
      </w:pPr>
      <w:r w:rsidRPr="00C9552A">
        <w:t>3     police personnel/ or prisons/ (12659)</w:t>
      </w:r>
    </w:p>
    <w:p w:rsidR="00C9552A" w:rsidRPr="00C9552A" w:rsidRDefault="00C9552A" w:rsidP="00C9552A">
      <w:pPr>
        <w:spacing w:after="0"/>
      </w:pPr>
      <w:r w:rsidRPr="00C9552A">
        <w:t>4     ((police or prison$ or jail$ or gaol$) adj2 (personnel or staff or worker$ or caseworker$ or office$ or official$ or employee$ or warder$)).ti</w:t>
      </w:r>
      <w:proofErr w:type="gramStart"/>
      <w:r w:rsidRPr="00C9552A">
        <w:t>,ab</w:t>
      </w:r>
      <w:proofErr w:type="gramEnd"/>
      <w:r w:rsidRPr="00C9552A">
        <w:t>. (5255)</w:t>
      </w:r>
    </w:p>
    <w:p w:rsidR="00C9552A" w:rsidRPr="00C9552A" w:rsidRDefault="00C9552A" w:rsidP="00C9552A">
      <w:pPr>
        <w:spacing w:after="0"/>
      </w:pPr>
      <w:r w:rsidRPr="00C9552A">
        <w:t>5     Probation/ or Parole/ (1653)</w:t>
      </w:r>
    </w:p>
    <w:p w:rsidR="00C9552A" w:rsidRPr="00C9552A" w:rsidRDefault="00C9552A" w:rsidP="00C9552A">
      <w:pPr>
        <w:spacing w:after="0"/>
      </w:pPr>
      <w:r w:rsidRPr="00C9552A">
        <w:t>6     ((probation or parole or court$ or justice) adj2 (personnel or staff or worker$ or caseworker$ or office$ or official$ or employee$)).ti</w:t>
      </w:r>
      <w:proofErr w:type="gramStart"/>
      <w:r w:rsidRPr="00C9552A">
        <w:t>,ab</w:t>
      </w:r>
      <w:proofErr w:type="gramEnd"/>
      <w:r w:rsidRPr="00C9552A">
        <w:t>. (1746)</w:t>
      </w:r>
    </w:p>
    <w:p w:rsidR="00C9552A" w:rsidRPr="00C9552A" w:rsidRDefault="00C9552A" w:rsidP="00C9552A">
      <w:pPr>
        <w:spacing w:after="0"/>
      </w:pPr>
      <w:r w:rsidRPr="00C9552A">
        <w:t>7     (magistrate$ or volunteer$).ti</w:t>
      </w:r>
      <w:proofErr w:type="gramStart"/>
      <w:r w:rsidRPr="00C9552A">
        <w:t>,ab</w:t>
      </w:r>
      <w:proofErr w:type="gramEnd"/>
      <w:r w:rsidRPr="00C9552A">
        <w:t>. (30706)</w:t>
      </w:r>
    </w:p>
    <w:p w:rsidR="00C9552A" w:rsidRPr="00C9552A" w:rsidRDefault="00C9552A" w:rsidP="00C9552A">
      <w:pPr>
        <w:spacing w:after="0"/>
      </w:pPr>
      <w:r w:rsidRPr="00C9552A">
        <w:t>8     (paramedic$ or para-medic$).ti</w:t>
      </w:r>
      <w:proofErr w:type="gramStart"/>
      <w:r w:rsidRPr="00C9552A">
        <w:t>,ab</w:t>
      </w:r>
      <w:proofErr w:type="gramEnd"/>
      <w:r w:rsidRPr="00C9552A">
        <w:t>. (641)</w:t>
      </w:r>
    </w:p>
    <w:p w:rsidR="00C9552A" w:rsidRPr="00C9552A" w:rsidRDefault="00C9552A" w:rsidP="00C9552A">
      <w:pPr>
        <w:spacing w:after="0"/>
      </w:pPr>
      <w:r w:rsidRPr="00C9552A">
        <w:t>9     ((emergency or ambulance or casualty) adj2 (personnel or staff or worker$ or office$ or official$ or employee$)).ti</w:t>
      </w:r>
      <w:proofErr w:type="gramStart"/>
      <w:r w:rsidRPr="00C9552A">
        <w:t>,ab</w:t>
      </w:r>
      <w:proofErr w:type="gramEnd"/>
      <w:r w:rsidRPr="00C9552A">
        <w:t>. (749)</w:t>
      </w:r>
    </w:p>
    <w:p w:rsidR="00C9552A" w:rsidRPr="00C9552A" w:rsidRDefault="00C9552A" w:rsidP="00C9552A">
      <w:pPr>
        <w:spacing w:after="0"/>
      </w:pPr>
      <w:r w:rsidRPr="00C9552A">
        <w:t>10     ((charity or voluntary) adj2 (personnel or staff or worker$ or office$ or official$ or employee$)).ti</w:t>
      </w:r>
      <w:proofErr w:type="gramStart"/>
      <w:r w:rsidRPr="00C9552A">
        <w:t>,ab</w:t>
      </w:r>
      <w:proofErr w:type="gramEnd"/>
      <w:r w:rsidRPr="00C9552A">
        <w:t>. (214)</w:t>
      </w:r>
    </w:p>
    <w:p w:rsidR="00C9552A" w:rsidRPr="00C9552A" w:rsidRDefault="00C9552A" w:rsidP="00C9552A">
      <w:pPr>
        <w:spacing w:after="0"/>
      </w:pPr>
      <w:r w:rsidRPr="00C9552A">
        <w:t>11     crime victims/ (3870)</w:t>
      </w:r>
    </w:p>
    <w:p w:rsidR="00C9552A" w:rsidRPr="00C9552A" w:rsidRDefault="00C9552A" w:rsidP="00C9552A">
      <w:pPr>
        <w:spacing w:after="0"/>
      </w:pPr>
      <w:r w:rsidRPr="00C9552A">
        <w:t>12     (crime adj4 (witness$ or victim$ or suspect$)).ti</w:t>
      </w:r>
      <w:proofErr w:type="gramStart"/>
      <w:r w:rsidRPr="00C9552A">
        <w:t>,ab</w:t>
      </w:r>
      <w:proofErr w:type="gramEnd"/>
      <w:r w:rsidRPr="00C9552A">
        <w:t>. (2219)</w:t>
      </w:r>
    </w:p>
    <w:p w:rsidR="00C9552A" w:rsidRPr="00C9552A" w:rsidRDefault="00C9552A" w:rsidP="00C9552A">
      <w:pPr>
        <w:spacing w:after="0"/>
      </w:pPr>
      <w:r w:rsidRPr="00C9552A">
        <w:t>13     exp Teachers/ (58257)</w:t>
      </w:r>
    </w:p>
    <w:p w:rsidR="00C9552A" w:rsidRPr="00C9552A" w:rsidRDefault="00C9552A" w:rsidP="00C9552A">
      <w:pPr>
        <w:spacing w:after="0"/>
      </w:pPr>
      <w:r w:rsidRPr="00C9552A">
        <w:t>14     (teacher$ or schoolteacher$ or instructor$ or lecturer$).ti</w:t>
      </w:r>
      <w:proofErr w:type="gramStart"/>
      <w:r w:rsidRPr="00C9552A">
        <w:t>,ab</w:t>
      </w:r>
      <w:proofErr w:type="gramEnd"/>
      <w:r w:rsidRPr="00C9552A">
        <w:t>. (146165)</w:t>
      </w:r>
    </w:p>
    <w:p w:rsidR="00C9552A" w:rsidRPr="00C9552A" w:rsidRDefault="00C9552A" w:rsidP="00C9552A">
      <w:pPr>
        <w:spacing w:after="0"/>
      </w:pPr>
      <w:r w:rsidRPr="00C9552A">
        <w:t>15     appropriate adult$.ti</w:t>
      </w:r>
      <w:proofErr w:type="gramStart"/>
      <w:r w:rsidRPr="00C9552A">
        <w:t>,ab</w:t>
      </w:r>
      <w:proofErr w:type="gramEnd"/>
      <w:r w:rsidRPr="00C9552A">
        <w:t>. (67)</w:t>
      </w:r>
    </w:p>
    <w:p w:rsidR="00C9552A" w:rsidRPr="00C9552A" w:rsidRDefault="00C9552A" w:rsidP="00C9552A">
      <w:pPr>
        <w:spacing w:after="0"/>
      </w:pPr>
      <w:r w:rsidRPr="00C9552A">
        <w:t>16     1 or 2 or 3 or 4 or 5 or 6 or 7 or 8 or 9 or 10 or 11 or 12 or 13 or 14 or 15 (222862)</w:t>
      </w:r>
    </w:p>
    <w:p w:rsidR="00C9552A" w:rsidRPr="00C9552A" w:rsidRDefault="00C9552A" w:rsidP="00C9552A">
      <w:pPr>
        <w:spacing w:after="0"/>
      </w:pPr>
      <w:r w:rsidRPr="00C9552A">
        <w:t>17     Inservice training/ or professional development/ (14367)</w:t>
      </w:r>
    </w:p>
    <w:p w:rsidR="00C9552A" w:rsidRPr="00C9552A" w:rsidRDefault="00C9552A" w:rsidP="00C9552A">
      <w:pPr>
        <w:spacing w:after="0"/>
      </w:pPr>
      <w:r w:rsidRPr="00C9552A">
        <w:t>18     (staff adj2 (train$ or develop$)).ti</w:t>
      </w:r>
      <w:proofErr w:type="gramStart"/>
      <w:r w:rsidRPr="00C9552A">
        <w:t>,ab</w:t>
      </w:r>
      <w:proofErr w:type="gramEnd"/>
      <w:r w:rsidRPr="00C9552A">
        <w:t>. (5307)</w:t>
      </w:r>
    </w:p>
    <w:p w:rsidR="00C9552A" w:rsidRPr="00C9552A" w:rsidRDefault="00C9552A" w:rsidP="00C9552A">
      <w:pPr>
        <w:spacing w:after="0"/>
      </w:pPr>
      <w:r w:rsidRPr="00C9552A">
        <w:t>19     (training adj3 (program$ or course$ or package$ or resource$)).ti</w:t>
      </w:r>
      <w:proofErr w:type="gramStart"/>
      <w:r w:rsidRPr="00C9552A">
        <w:t>,ab</w:t>
      </w:r>
      <w:proofErr w:type="gramEnd"/>
      <w:r w:rsidRPr="00C9552A">
        <w:t>. (28243)</w:t>
      </w:r>
    </w:p>
    <w:p w:rsidR="00C9552A" w:rsidRPr="00C9552A" w:rsidRDefault="00C9552A" w:rsidP="00C9552A">
      <w:pPr>
        <w:spacing w:after="0"/>
      </w:pPr>
      <w:r w:rsidRPr="00C9552A">
        <w:t>20     (teaching adj3 (program$ or course$ or package$ or resource$)).ti</w:t>
      </w:r>
      <w:proofErr w:type="gramStart"/>
      <w:r w:rsidRPr="00C9552A">
        <w:t>,ab</w:t>
      </w:r>
      <w:proofErr w:type="gramEnd"/>
      <w:r w:rsidRPr="00C9552A">
        <w:t>. (4735)</w:t>
      </w:r>
    </w:p>
    <w:p w:rsidR="00C9552A" w:rsidRPr="00C9552A" w:rsidRDefault="00C9552A" w:rsidP="00C9552A">
      <w:pPr>
        <w:spacing w:after="0"/>
      </w:pPr>
      <w:r w:rsidRPr="00C9552A">
        <w:t>21     (educat$ adj3 (program$ or course$ or package$ or resource$)).ti</w:t>
      </w:r>
      <w:proofErr w:type="gramStart"/>
      <w:r w:rsidRPr="00C9552A">
        <w:t>,ab</w:t>
      </w:r>
      <w:proofErr w:type="gramEnd"/>
      <w:r w:rsidRPr="00C9552A">
        <w:t>. (35504)</w:t>
      </w:r>
    </w:p>
    <w:p w:rsidR="00C9552A" w:rsidRPr="00C9552A" w:rsidRDefault="00C9552A" w:rsidP="00C9552A">
      <w:pPr>
        <w:spacing w:after="0"/>
      </w:pPr>
      <w:r w:rsidRPr="00C9552A">
        <w:t>22     (learning adj3 (program$ or course$ or package$ or resource$)).ti</w:t>
      </w:r>
      <w:proofErr w:type="gramStart"/>
      <w:r w:rsidRPr="00C9552A">
        <w:t>,ab</w:t>
      </w:r>
      <w:proofErr w:type="gramEnd"/>
      <w:r w:rsidRPr="00C9552A">
        <w:t>. (7577)</w:t>
      </w:r>
    </w:p>
    <w:p w:rsidR="00C9552A" w:rsidRPr="00C9552A" w:rsidRDefault="00C9552A" w:rsidP="00C9552A">
      <w:pPr>
        <w:spacing w:after="0"/>
      </w:pPr>
      <w:r w:rsidRPr="00C9552A">
        <w:t>23     ((internet or web$) adj2 (program$ or course$ or package$ or resource$ or train$ or educat$ or learn$)).ti</w:t>
      </w:r>
      <w:proofErr w:type="gramStart"/>
      <w:r w:rsidRPr="00C9552A">
        <w:t>,ab</w:t>
      </w:r>
      <w:proofErr w:type="gramEnd"/>
      <w:r w:rsidRPr="00C9552A">
        <w:t>. (3699)</w:t>
      </w:r>
    </w:p>
    <w:p w:rsidR="00C9552A" w:rsidRPr="00C9552A" w:rsidRDefault="00C9552A" w:rsidP="00C9552A">
      <w:pPr>
        <w:spacing w:after="0"/>
      </w:pPr>
      <w:r w:rsidRPr="00C9552A">
        <w:t>24     (skill$ adj3 (program$ or course$ or package$ or resource$ or develop$)).ti</w:t>
      </w:r>
      <w:proofErr w:type="gramStart"/>
      <w:r w:rsidRPr="00C9552A">
        <w:t>,ab</w:t>
      </w:r>
      <w:proofErr w:type="gramEnd"/>
      <w:r w:rsidRPr="00C9552A">
        <w:t>. (20015)</w:t>
      </w:r>
    </w:p>
    <w:p w:rsidR="00C9552A" w:rsidRPr="00C9552A" w:rsidRDefault="00C9552A" w:rsidP="00C9552A">
      <w:pPr>
        <w:spacing w:after="0"/>
      </w:pPr>
      <w:r w:rsidRPr="00C9552A">
        <w:t>25     Computer-Assisted Instruction/ (14215)</w:t>
      </w:r>
    </w:p>
    <w:p w:rsidR="00C9552A" w:rsidRPr="00C9552A" w:rsidRDefault="00C9552A" w:rsidP="00C9552A">
      <w:pPr>
        <w:spacing w:after="0"/>
      </w:pPr>
      <w:r w:rsidRPr="00C9552A">
        <w:t>26     17 or 18 or 19 or 20 or 21 or 22 or 23 or 24 or 25 (117465)</w:t>
      </w:r>
    </w:p>
    <w:p w:rsidR="00C9552A" w:rsidRPr="00C9552A" w:rsidRDefault="00C9552A" w:rsidP="00C9552A">
      <w:pPr>
        <w:spacing w:after="0"/>
      </w:pPr>
      <w:r w:rsidRPr="00C9552A">
        <w:t>27     Mental Health/ (44818)</w:t>
      </w:r>
    </w:p>
    <w:p w:rsidR="00C9552A" w:rsidRPr="00C9552A" w:rsidRDefault="00C9552A" w:rsidP="00C9552A">
      <w:pPr>
        <w:spacing w:after="0"/>
      </w:pPr>
      <w:r w:rsidRPr="00C9552A">
        <w:t>28     exp Mental Disorders/ (474285)</w:t>
      </w:r>
    </w:p>
    <w:p w:rsidR="00C9552A" w:rsidRPr="00C9552A" w:rsidRDefault="00C9552A" w:rsidP="00C9552A">
      <w:pPr>
        <w:spacing w:after="0"/>
      </w:pPr>
      <w:r w:rsidRPr="00C9552A">
        <w:t>29     exp Schizophrenia/ (75079)</w:t>
      </w:r>
    </w:p>
    <w:p w:rsidR="00C9552A" w:rsidRPr="00C9552A" w:rsidRDefault="00C9552A" w:rsidP="00C9552A">
      <w:pPr>
        <w:spacing w:after="0"/>
      </w:pPr>
      <w:r w:rsidRPr="00C9552A">
        <w:t>30     exp Personality Disorders/ (22528)</w:t>
      </w:r>
    </w:p>
    <w:p w:rsidR="00C9552A" w:rsidRPr="00C9552A" w:rsidRDefault="00C9552A" w:rsidP="00C9552A">
      <w:pPr>
        <w:spacing w:after="0"/>
      </w:pPr>
      <w:r w:rsidRPr="00C9552A">
        <w:t>31     exp Bipolar Disorder/ (21532)</w:t>
      </w:r>
    </w:p>
    <w:p w:rsidR="00C9552A" w:rsidRPr="00C9552A" w:rsidRDefault="00C9552A" w:rsidP="00C9552A">
      <w:pPr>
        <w:spacing w:after="0"/>
      </w:pPr>
      <w:r w:rsidRPr="00C9552A">
        <w:t>32     exp Major Depression/ (102770)</w:t>
      </w:r>
    </w:p>
    <w:p w:rsidR="00C9552A" w:rsidRPr="00C9552A" w:rsidRDefault="00C9552A" w:rsidP="00C9552A">
      <w:pPr>
        <w:spacing w:after="0"/>
      </w:pPr>
      <w:r w:rsidRPr="00C9552A">
        <w:t>33     Suicide/ (21590)</w:t>
      </w:r>
    </w:p>
    <w:p w:rsidR="00C9552A" w:rsidRPr="00C9552A" w:rsidRDefault="00C9552A" w:rsidP="00C9552A">
      <w:pPr>
        <w:spacing w:after="0"/>
      </w:pPr>
      <w:r w:rsidRPr="00C9552A">
        <w:t>34     At Risk Populations/ (32662)</w:t>
      </w:r>
    </w:p>
    <w:p w:rsidR="00C9552A" w:rsidRPr="00C9552A" w:rsidRDefault="00C9552A" w:rsidP="00C9552A">
      <w:pPr>
        <w:spacing w:after="0"/>
      </w:pPr>
      <w:r w:rsidRPr="00C9552A">
        <w:t>35     Stigma/ (7588)</w:t>
      </w:r>
    </w:p>
    <w:p w:rsidR="00C9552A" w:rsidRPr="00C9552A" w:rsidRDefault="00C9552A" w:rsidP="00C9552A">
      <w:pPr>
        <w:spacing w:after="0"/>
      </w:pPr>
      <w:r w:rsidRPr="00C9552A">
        <w:t>36     exp Learning Disorders/ (30667)</w:t>
      </w:r>
    </w:p>
    <w:p w:rsidR="00C9552A" w:rsidRPr="00C9552A" w:rsidRDefault="00C9552A" w:rsidP="00C9552A">
      <w:pPr>
        <w:spacing w:after="0"/>
      </w:pPr>
      <w:r w:rsidRPr="00C9552A">
        <w:t>37     (learning disabilit$ or learning difficult$ or intellectual disabilit$ or mental retard$ or special need$).ti</w:t>
      </w:r>
      <w:proofErr w:type="gramStart"/>
      <w:r w:rsidRPr="00C9552A">
        <w:t>,ab</w:t>
      </w:r>
      <w:proofErr w:type="gramEnd"/>
      <w:r w:rsidRPr="00C9552A">
        <w:t>. (44310)</w:t>
      </w:r>
    </w:p>
    <w:p w:rsidR="00C9552A" w:rsidRPr="00C9552A" w:rsidRDefault="00C9552A" w:rsidP="00C9552A">
      <w:pPr>
        <w:spacing w:after="0"/>
      </w:pPr>
      <w:r w:rsidRPr="00C9552A">
        <w:t>38     (mental$ ill$ or schizophren$ or bipolar).ti</w:t>
      </w:r>
      <w:proofErr w:type="gramStart"/>
      <w:r w:rsidRPr="00C9552A">
        <w:t>,ab</w:t>
      </w:r>
      <w:proofErr w:type="gramEnd"/>
      <w:r w:rsidRPr="00C9552A">
        <w:t>. (148867)</w:t>
      </w:r>
    </w:p>
    <w:p w:rsidR="00C9552A" w:rsidRPr="00C9552A" w:rsidRDefault="00C9552A" w:rsidP="00C9552A">
      <w:pPr>
        <w:spacing w:after="0"/>
      </w:pPr>
      <w:r w:rsidRPr="00C9552A">
        <w:t>39     27 or 28 or 29 or 30 or 31 or 32 or 33 or 34 or 35 or 36 or 37 or 38 (629505)</w:t>
      </w:r>
    </w:p>
    <w:p w:rsidR="00C9552A" w:rsidRPr="00C9552A" w:rsidRDefault="00C9552A" w:rsidP="00C9552A">
      <w:pPr>
        <w:spacing w:after="0"/>
      </w:pPr>
      <w:r w:rsidRPr="00C9552A">
        <w:t>40     16 and 26 and 39 (2175)</w:t>
      </w:r>
    </w:p>
    <w:p w:rsidR="00C9552A" w:rsidRPr="00C9552A" w:rsidRDefault="00C9552A" w:rsidP="00C9552A">
      <w:pPr>
        <w:spacing w:after="0"/>
      </w:pPr>
      <w:r w:rsidRPr="00C9552A">
        <w:t>41     limit 40 to yr="1995 -Current" (1674)</w:t>
      </w:r>
    </w:p>
    <w:p w:rsidR="00C9552A" w:rsidRDefault="00C9552A" w:rsidP="00C9552A">
      <w:pPr>
        <w:rPr>
          <w:b/>
        </w:rPr>
      </w:pPr>
    </w:p>
    <w:p w:rsidR="0098528E" w:rsidRDefault="0098528E" w:rsidP="00C9552A">
      <w:pPr>
        <w:rPr>
          <w:b/>
        </w:rPr>
      </w:pPr>
    </w:p>
    <w:p w:rsidR="0098528E" w:rsidRDefault="0098528E" w:rsidP="00C9552A">
      <w:pPr>
        <w:rPr>
          <w:b/>
        </w:rPr>
      </w:pPr>
    </w:p>
    <w:p w:rsidR="0098528E" w:rsidRPr="00C9552A" w:rsidRDefault="0098528E" w:rsidP="00C9552A">
      <w:pPr>
        <w:rPr>
          <w:b/>
        </w:rPr>
      </w:pPr>
    </w:p>
    <w:p w:rsidR="00C9552A" w:rsidRDefault="005841B7" w:rsidP="005841B7">
      <w:pPr>
        <w:rPr>
          <w:b/>
        </w:rPr>
      </w:pPr>
      <w:proofErr w:type="gramStart"/>
      <w:r w:rsidRPr="005841B7">
        <w:rPr>
          <w:b/>
        </w:rPr>
        <w:t>Social Science Citation Index</w:t>
      </w:r>
      <w:r>
        <w:rPr>
          <w:b/>
        </w:rPr>
        <w:t xml:space="preserve"> via Web of Science.</w:t>
      </w:r>
      <w:proofErr w:type="gramEnd"/>
      <w:r>
        <w:rPr>
          <w:b/>
        </w:rPr>
        <w:t xml:space="preserve">  </w:t>
      </w:r>
    </w:p>
    <w:p w:rsidR="005841B7" w:rsidRDefault="005841B7" w:rsidP="005841B7">
      <w:pPr>
        <w:rPr>
          <w:b/>
        </w:rPr>
      </w:pPr>
      <w:proofErr w:type="gramStart"/>
      <w:r>
        <w:rPr>
          <w:b/>
        </w:rPr>
        <w:t>Searched 6</w:t>
      </w:r>
      <w:r w:rsidRPr="005841B7">
        <w:rPr>
          <w:b/>
          <w:vertAlign w:val="superscript"/>
        </w:rPr>
        <w:t>th</w:t>
      </w:r>
      <w:r>
        <w:rPr>
          <w:b/>
        </w:rPr>
        <w:t xml:space="preserve"> November 2015.</w:t>
      </w:r>
      <w:proofErr w:type="gramEnd"/>
      <w:r>
        <w:rPr>
          <w:b/>
        </w:rPr>
        <w:t xml:space="preserve"> 745 records retrieved</w:t>
      </w:r>
    </w:p>
    <w:tbl>
      <w:tblPr>
        <w:tblW w:w="5000" w:type="pct"/>
        <w:tblCellSpacing w:w="22" w:type="dxa"/>
        <w:shd w:val="clear" w:color="auto" w:fill="F8F8F8"/>
        <w:tblCellMar>
          <w:left w:w="0" w:type="dxa"/>
          <w:right w:w="0" w:type="dxa"/>
        </w:tblCellMar>
        <w:tblLook w:val="04A0"/>
      </w:tblPr>
      <w:tblGrid>
        <w:gridCol w:w="326"/>
        <w:gridCol w:w="690"/>
        <w:gridCol w:w="5064"/>
        <w:gridCol w:w="352"/>
        <w:gridCol w:w="1330"/>
        <w:gridCol w:w="1352"/>
      </w:tblGrid>
      <w:tr w:rsidR="00C9552A" w:rsidRPr="006B6EF3" w:rsidTr="00B74FCF">
        <w:trPr>
          <w:tblCellSpacing w:w="22" w:type="dxa"/>
        </w:trPr>
        <w:tc>
          <w:tcPr>
            <w:tcW w:w="0" w:type="auto"/>
            <w:shd w:val="clear" w:color="auto" w:fill="E6E6E6"/>
            <w:hideMark/>
          </w:tcPr>
          <w:p w:rsidR="00C9552A" w:rsidRPr="006B6EF3" w:rsidRDefault="00C9552A" w:rsidP="00B74FCF">
            <w:pPr>
              <w:spacing w:after="0" w:line="240" w:lineRule="auto"/>
              <w:jc w:val="center"/>
              <w:textAlignment w:val="bottom"/>
              <w:rPr>
                <w:rFonts w:ascii="Arial" w:eastAsia="Times New Roman" w:hAnsi="Arial" w:cs="Arial"/>
                <w:b/>
                <w:bCs/>
                <w:color w:val="333333"/>
                <w:sz w:val="16"/>
                <w:szCs w:val="16"/>
                <w:lang w:eastAsia="en-GB"/>
              </w:rPr>
            </w:pPr>
            <w:r w:rsidRPr="006B6EF3">
              <w:rPr>
                <w:rFonts w:ascii="Arial" w:eastAsia="Times New Roman" w:hAnsi="Arial" w:cs="Arial"/>
                <w:b/>
                <w:bCs/>
                <w:color w:val="333333"/>
                <w:sz w:val="16"/>
                <w:szCs w:val="16"/>
                <w:lang w:eastAsia="en-GB"/>
              </w:rPr>
              <w:br/>
              <w:t>Set</w:t>
            </w:r>
          </w:p>
        </w:tc>
        <w:tc>
          <w:tcPr>
            <w:tcW w:w="0" w:type="auto"/>
            <w:shd w:val="clear" w:color="auto" w:fill="E6E6E6"/>
            <w:hideMark/>
          </w:tcPr>
          <w:p w:rsidR="00C9552A" w:rsidRPr="006B6EF3" w:rsidRDefault="00C9552A" w:rsidP="00B74FCF">
            <w:pPr>
              <w:spacing w:after="0" w:line="240" w:lineRule="auto"/>
              <w:jc w:val="center"/>
              <w:textAlignment w:val="bottom"/>
              <w:rPr>
                <w:rFonts w:ascii="Arial" w:eastAsia="Times New Roman" w:hAnsi="Arial" w:cs="Arial"/>
                <w:b/>
                <w:bCs/>
                <w:color w:val="333333"/>
                <w:sz w:val="16"/>
                <w:szCs w:val="16"/>
                <w:lang w:eastAsia="en-GB"/>
              </w:rPr>
            </w:pPr>
            <w:r w:rsidRPr="006B6EF3">
              <w:rPr>
                <w:rFonts w:ascii="Arial" w:eastAsia="Times New Roman" w:hAnsi="Arial" w:cs="Arial"/>
                <w:b/>
                <w:bCs/>
                <w:color w:val="333333"/>
                <w:sz w:val="16"/>
                <w:szCs w:val="16"/>
                <w:lang w:eastAsia="en-GB"/>
              </w:rPr>
              <w:br/>
              <w:t>Results</w:t>
            </w:r>
          </w:p>
        </w:tc>
        <w:tc>
          <w:tcPr>
            <w:tcW w:w="4000" w:type="pct"/>
            <w:shd w:val="clear" w:color="auto" w:fill="E6E6E6"/>
            <w:hideMark/>
          </w:tcPr>
          <w:p w:rsidR="00C9552A" w:rsidRPr="006B6EF3" w:rsidRDefault="00C9552A" w:rsidP="00B74FCF">
            <w:pPr>
              <w:spacing w:after="0" w:line="240" w:lineRule="auto"/>
              <w:jc w:val="center"/>
              <w:textAlignment w:val="bottom"/>
              <w:rPr>
                <w:rFonts w:ascii="Arial" w:eastAsia="Times New Roman" w:hAnsi="Arial" w:cs="Arial"/>
                <w:b/>
                <w:bCs/>
                <w:color w:val="333333"/>
                <w:sz w:val="16"/>
                <w:szCs w:val="16"/>
                <w:lang w:eastAsia="en-GB"/>
              </w:rPr>
            </w:pPr>
            <w:r w:rsidRPr="006B6EF3">
              <w:rPr>
                <w:rFonts w:ascii="Arial" w:eastAsia="Times New Roman" w:hAnsi="Arial" w:cs="Arial"/>
                <w:b/>
                <w:bCs/>
                <w:color w:val="333333"/>
                <w:sz w:val="16"/>
                <w:szCs w:val="16"/>
                <w:lang w:eastAsia="en-GB"/>
              </w:rPr>
              <w:br/>
            </w:r>
            <w:r w:rsidRPr="006B6EF3">
              <w:rPr>
                <w:rFonts w:ascii="Arial" w:eastAsia="Times New Roman" w:hAnsi="Arial" w:cs="Arial"/>
                <w:b/>
                <w:bCs/>
                <w:noProof/>
                <w:color w:val="005A84"/>
                <w:sz w:val="16"/>
                <w:szCs w:val="16"/>
                <w:lang w:val="en-US"/>
              </w:rPr>
              <w:drawing>
                <wp:inline distT="0" distB="0" distL="0" distR="0">
                  <wp:extent cx="1659890" cy="198755"/>
                  <wp:effectExtent l="0" t="0" r="0" b="0"/>
                  <wp:docPr id="12" name="Picture 12" descr="Save search history and/or create an alert">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vehist" descr="Save search history and/or create an alert">
                            <a:hlinkClick r:id="rId7"/>
                          </pic:cNvPr>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59890" cy="198755"/>
                          </a:xfrm>
                          <a:prstGeom prst="rect">
                            <a:avLst/>
                          </a:prstGeom>
                          <a:noFill/>
                          <a:ln>
                            <a:noFill/>
                          </a:ln>
                        </pic:spPr>
                      </pic:pic>
                    </a:graphicData>
                  </a:graphic>
                </wp:inline>
              </w:drawing>
            </w:r>
            <w:r w:rsidRPr="006B6EF3">
              <w:rPr>
                <w:rFonts w:ascii="Arial" w:eastAsia="Times New Roman" w:hAnsi="Arial" w:cs="Arial"/>
                <w:b/>
                <w:bCs/>
                <w:color w:val="333333"/>
                <w:sz w:val="16"/>
                <w:szCs w:val="16"/>
                <w:lang w:eastAsia="en-GB"/>
              </w:rPr>
              <w:t> </w:t>
            </w:r>
            <w:r w:rsidRPr="006B6EF3">
              <w:rPr>
                <w:rFonts w:ascii="Arial" w:eastAsia="Times New Roman" w:hAnsi="Arial" w:cs="Arial"/>
                <w:b/>
                <w:bCs/>
                <w:noProof/>
                <w:color w:val="005A84"/>
                <w:sz w:val="16"/>
                <w:szCs w:val="16"/>
                <w:lang w:val="en-US"/>
              </w:rPr>
              <w:drawing>
                <wp:inline distT="0" distB="0" distL="0" distR="0">
                  <wp:extent cx="1232535" cy="198755"/>
                  <wp:effectExtent l="0" t="0" r="5715" b="0"/>
                  <wp:docPr id="11" name="Picture 11" descr="Open a saved search history">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hist" descr="Open a saved search history">
                            <a:hlinkClick r:id="rId9"/>
                          </pic:cNvPr>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32535" cy="198755"/>
                          </a:xfrm>
                          <a:prstGeom prst="rect">
                            <a:avLst/>
                          </a:prstGeom>
                          <a:noFill/>
                          <a:ln>
                            <a:noFill/>
                          </a:ln>
                        </pic:spPr>
                      </pic:pic>
                    </a:graphicData>
                  </a:graphic>
                </wp:inline>
              </w:drawing>
            </w:r>
          </w:p>
        </w:tc>
        <w:tc>
          <w:tcPr>
            <w:tcW w:w="0" w:type="auto"/>
            <w:shd w:val="clear" w:color="auto" w:fill="E6E6E6"/>
            <w:hideMark/>
          </w:tcPr>
          <w:p w:rsidR="00C9552A" w:rsidRPr="006B6EF3" w:rsidRDefault="00C9552A" w:rsidP="00B74FCF">
            <w:pPr>
              <w:spacing w:after="0" w:line="240" w:lineRule="auto"/>
              <w:jc w:val="center"/>
              <w:textAlignment w:val="bottom"/>
              <w:rPr>
                <w:rFonts w:ascii="Arial" w:eastAsia="Times New Roman" w:hAnsi="Arial" w:cs="Arial"/>
                <w:b/>
                <w:bCs/>
                <w:color w:val="333333"/>
                <w:sz w:val="16"/>
                <w:szCs w:val="16"/>
                <w:lang w:eastAsia="en-GB"/>
              </w:rPr>
            </w:pPr>
            <w:r w:rsidRPr="006B6EF3">
              <w:rPr>
                <w:rFonts w:ascii="Arial" w:eastAsia="Times New Roman" w:hAnsi="Arial" w:cs="Arial"/>
                <w:b/>
                <w:bCs/>
                <w:color w:val="333333"/>
                <w:sz w:val="16"/>
                <w:szCs w:val="16"/>
                <w:lang w:eastAsia="en-GB"/>
              </w:rPr>
              <w:t>Edit Sets</w:t>
            </w:r>
          </w:p>
        </w:tc>
        <w:tc>
          <w:tcPr>
            <w:tcW w:w="0" w:type="auto"/>
            <w:shd w:val="clear" w:color="auto" w:fill="E6E6E6"/>
            <w:hideMark/>
          </w:tcPr>
          <w:p w:rsidR="00C9552A" w:rsidRPr="006B6EF3" w:rsidRDefault="00C9552A" w:rsidP="00B74FCF">
            <w:pPr>
              <w:spacing w:after="0" w:line="240" w:lineRule="auto"/>
              <w:jc w:val="center"/>
              <w:textAlignment w:val="bottom"/>
              <w:rPr>
                <w:rFonts w:ascii="Arial" w:eastAsia="Times New Roman" w:hAnsi="Arial" w:cs="Arial"/>
                <w:b/>
                <w:bCs/>
                <w:color w:val="333333"/>
                <w:sz w:val="16"/>
                <w:szCs w:val="16"/>
                <w:lang w:eastAsia="en-GB"/>
              </w:rPr>
            </w:pPr>
            <w:r w:rsidRPr="006B6EF3">
              <w:rPr>
                <w:rFonts w:ascii="Arial" w:eastAsia="Times New Roman" w:hAnsi="Arial" w:cs="Arial"/>
                <w:b/>
                <w:bCs/>
                <w:color w:val="333333"/>
                <w:sz w:val="16"/>
                <w:szCs w:val="16"/>
                <w:lang w:eastAsia="en-GB"/>
              </w:rPr>
              <w:t>Combine Sets</w:t>
            </w:r>
          </w:p>
          <w:p w:rsidR="00C9552A" w:rsidRPr="006B6EF3" w:rsidRDefault="006F1273" w:rsidP="00B74FCF">
            <w:pPr>
              <w:spacing w:after="0" w:line="240" w:lineRule="auto"/>
              <w:jc w:val="center"/>
              <w:rPr>
                <w:rFonts w:ascii="Arial" w:eastAsia="Times New Roman" w:hAnsi="Arial" w:cs="Arial"/>
                <w:b/>
                <w:bCs/>
                <w:color w:val="333333"/>
                <w:sz w:val="16"/>
                <w:szCs w:val="16"/>
                <w:lang w:eastAsia="en-GB"/>
              </w:rPr>
            </w:pPr>
            <w:r w:rsidRPr="006B6EF3">
              <w:rPr>
                <w:rFonts w:ascii="Arial" w:eastAsia="Times New Roman" w:hAnsi="Arial" w:cs="Arial"/>
                <w:b/>
                <w:bCs/>
                <w:color w:val="333333"/>
                <w:sz w:val="16"/>
                <w:szCs w:val="16"/>
              </w:rPr>
              <w:object w:dxaOrig="15045" w:dyaOrig="9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5" type="#_x0000_t75" style="width:20.05pt;height:18.15pt" o:ole="">
                  <v:imagedata r:id="rId11" o:title=""/>
                </v:shape>
                <w:control r:id="rId12" w:name="DefaultOcxName" w:shapeid="_x0000_i1085"/>
              </w:object>
            </w:r>
            <w:r w:rsidR="00C9552A" w:rsidRPr="006B6EF3">
              <w:rPr>
                <w:rFonts w:ascii="Arial" w:eastAsia="Times New Roman" w:hAnsi="Arial" w:cs="Arial"/>
                <w:b/>
                <w:bCs/>
                <w:color w:val="333333"/>
                <w:sz w:val="16"/>
                <w:szCs w:val="16"/>
                <w:lang w:eastAsia="en-GB"/>
              </w:rPr>
              <w:t> AND  </w:t>
            </w:r>
            <w:r w:rsidRPr="006B6EF3">
              <w:rPr>
                <w:rFonts w:ascii="Arial" w:eastAsia="Times New Roman" w:hAnsi="Arial" w:cs="Arial"/>
                <w:b/>
                <w:bCs/>
                <w:color w:val="333333"/>
                <w:sz w:val="16"/>
                <w:szCs w:val="16"/>
              </w:rPr>
              <w:object w:dxaOrig="15045" w:dyaOrig="9360">
                <v:shape id="_x0000_i1088" type="#_x0000_t75" style="width:20.05pt;height:18.15pt" o:ole="">
                  <v:imagedata r:id="rId11" o:title=""/>
                </v:shape>
                <w:control r:id="rId13" w:name="DefaultOcxName1" w:shapeid="_x0000_i1088"/>
              </w:object>
            </w:r>
            <w:r w:rsidR="00C9552A" w:rsidRPr="006B6EF3">
              <w:rPr>
                <w:rFonts w:ascii="Arial" w:eastAsia="Times New Roman" w:hAnsi="Arial" w:cs="Arial"/>
                <w:b/>
                <w:bCs/>
                <w:color w:val="333333"/>
                <w:sz w:val="16"/>
                <w:szCs w:val="16"/>
                <w:lang w:eastAsia="en-GB"/>
              </w:rPr>
              <w:t> OR</w:t>
            </w:r>
          </w:p>
          <w:p w:rsidR="00C9552A" w:rsidRPr="006B6EF3" w:rsidRDefault="006F1273" w:rsidP="00B74FCF">
            <w:pPr>
              <w:spacing w:after="0" w:line="240" w:lineRule="auto"/>
              <w:jc w:val="center"/>
              <w:textAlignment w:val="bottom"/>
              <w:rPr>
                <w:rFonts w:ascii="Arial" w:eastAsia="Times New Roman" w:hAnsi="Arial" w:cs="Arial"/>
                <w:b/>
                <w:bCs/>
                <w:color w:val="333333"/>
                <w:sz w:val="16"/>
                <w:szCs w:val="16"/>
                <w:lang w:eastAsia="en-GB"/>
              </w:rPr>
            </w:pPr>
            <w:r w:rsidRPr="006B6EF3">
              <w:rPr>
                <w:rFonts w:ascii="Arial" w:eastAsia="Times New Roman" w:hAnsi="Arial" w:cs="Arial"/>
                <w:b/>
                <w:bCs/>
                <w:color w:val="333333"/>
                <w:sz w:val="16"/>
                <w:szCs w:val="16"/>
              </w:rPr>
              <w:object w:dxaOrig="15045" w:dyaOrig="9360">
                <v:shape id="_x0000_i1090" type="#_x0000_t75" style="width:1in;height:1in" o:ole="">
                  <v:imagedata r:id="rId14" o:title=""/>
                </v:shape>
                <w:control r:id="rId15" w:name="DefaultOcxName2" w:shapeid="_x0000_i1090"/>
              </w:object>
            </w:r>
          </w:p>
        </w:tc>
        <w:tc>
          <w:tcPr>
            <w:tcW w:w="0" w:type="auto"/>
            <w:shd w:val="clear" w:color="auto" w:fill="E6E6E6"/>
            <w:hideMark/>
          </w:tcPr>
          <w:p w:rsidR="00C9552A" w:rsidRPr="006B6EF3" w:rsidRDefault="00C9552A" w:rsidP="00B74FCF">
            <w:pPr>
              <w:spacing w:after="0" w:line="240" w:lineRule="auto"/>
              <w:jc w:val="center"/>
              <w:textAlignment w:val="bottom"/>
              <w:rPr>
                <w:rFonts w:ascii="Arial" w:eastAsia="Times New Roman" w:hAnsi="Arial" w:cs="Arial"/>
                <w:b/>
                <w:bCs/>
                <w:color w:val="333333"/>
                <w:sz w:val="16"/>
                <w:szCs w:val="16"/>
                <w:lang w:eastAsia="en-GB"/>
              </w:rPr>
            </w:pPr>
            <w:r w:rsidRPr="006B6EF3">
              <w:rPr>
                <w:rFonts w:ascii="Arial" w:eastAsia="Times New Roman" w:hAnsi="Arial" w:cs="Arial"/>
                <w:b/>
                <w:bCs/>
                <w:color w:val="333333"/>
                <w:sz w:val="16"/>
                <w:szCs w:val="16"/>
                <w:lang w:eastAsia="en-GB"/>
              </w:rPr>
              <w:t>Delete Sets</w:t>
            </w:r>
          </w:p>
          <w:p w:rsidR="00C9552A" w:rsidRPr="006B6EF3" w:rsidRDefault="006F1273" w:rsidP="00B74FCF">
            <w:pPr>
              <w:spacing w:after="0" w:line="240" w:lineRule="auto"/>
              <w:jc w:val="center"/>
              <w:textAlignment w:val="bottom"/>
              <w:rPr>
                <w:rFonts w:ascii="Arial" w:eastAsia="Times New Roman" w:hAnsi="Arial" w:cs="Arial"/>
                <w:b/>
                <w:bCs/>
                <w:color w:val="333333"/>
                <w:sz w:val="16"/>
                <w:szCs w:val="16"/>
                <w:lang w:eastAsia="en-GB"/>
              </w:rPr>
            </w:pPr>
            <w:r w:rsidRPr="006B6EF3">
              <w:rPr>
                <w:rFonts w:ascii="Arial" w:eastAsia="Times New Roman" w:hAnsi="Arial" w:cs="Arial"/>
                <w:b/>
                <w:bCs/>
                <w:color w:val="333333"/>
                <w:sz w:val="16"/>
                <w:szCs w:val="16"/>
              </w:rPr>
              <w:object w:dxaOrig="15045" w:dyaOrig="9360">
                <v:shape id="_x0000_i1092" type="#_x0000_t75" style="width:1in;height:1in" o:ole="">
                  <v:imagedata r:id="rId14" o:title=""/>
                </v:shape>
                <w:control r:id="rId16" w:name="DefaultOcxName3" w:shapeid="_x0000_i1092"/>
              </w:object>
            </w:r>
            <w:r w:rsidR="00C9552A" w:rsidRPr="006B6EF3">
              <w:rPr>
                <w:rFonts w:ascii="Arial" w:eastAsia="Times New Roman" w:hAnsi="Arial" w:cs="Arial"/>
                <w:b/>
                <w:bCs/>
                <w:color w:val="333333"/>
                <w:sz w:val="16"/>
                <w:szCs w:val="16"/>
                <w:lang w:eastAsia="en-GB"/>
              </w:rPr>
              <w:t> </w:t>
            </w:r>
            <w:r w:rsidR="00C9552A" w:rsidRPr="006B6EF3">
              <w:rPr>
                <w:rFonts w:ascii="Arial" w:eastAsia="Times New Roman" w:hAnsi="Arial" w:cs="Arial"/>
                <w:b/>
                <w:bCs/>
                <w:color w:val="333333"/>
                <w:sz w:val="16"/>
                <w:szCs w:val="16"/>
                <w:lang w:eastAsia="en-GB"/>
              </w:rPr>
              <w:br/>
            </w:r>
            <w:r w:rsidRPr="006B6EF3">
              <w:rPr>
                <w:rFonts w:ascii="Arial" w:eastAsia="Times New Roman" w:hAnsi="Arial" w:cs="Arial"/>
                <w:b/>
                <w:bCs/>
                <w:color w:val="333333"/>
                <w:sz w:val="16"/>
                <w:szCs w:val="16"/>
              </w:rPr>
              <w:object w:dxaOrig="15045" w:dyaOrig="9360">
                <v:shape id="_x0000_i1094" type="#_x0000_t75" style="width:1in;height:1in" o:ole="">
                  <v:imagedata r:id="rId14" o:title=""/>
                </v:shape>
                <w:control r:id="rId17" w:name="DefaultOcxName4" w:shapeid="_x0000_i1094"/>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10" name="Picture 10"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F8F8F8"/>
            <w:noWrap/>
            <w:tcMar>
              <w:top w:w="60" w:type="dxa"/>
              <w:left w:w="0" w:type="dxa"/>
              <w:bottom w:w="0" w:type="dxa"/>
              <w:right w:w="0" w:type="dxa"/>
            </w:tcMar>
            <w:hideMark/>
          </w:tcPr>
          <w:p w:rsidR="00C9552A" w:rsidRPr="00986E3E" w:rsidRDefault="00C9552A" w:rsidP="00B74FCF">
            <w:pPr>
              <w:spacing w:after="0" w:line="240" w:lineRule="auto"/>
              <w:jc w:val="center"/>
              <w:rPr>
                <w:rFonts w:ascii="Arial" w:eastAsia="Times New Roman" w:hAnsi="Arial" w:cs="Arial"/>
                <w:color w:val="333333"/>
                <w:sz w:val="21"/>
                <w:szCs w:val="21"/>
                <w:lang w:eastAsia="en-GB"/>
              </w:rPr>
            </w:pPr>
            <w:r w:rsidRPr="00986E3E">
              <w:rPr>
                <w:rFonts w:ascii="Arial" w:eastAsia="Times New Roman" w:hAnsi="Arial" w:cs="Arial"/>
                <w:color w:val="333333"/>
                <w:sz w:val="21"/>
                <w:szCs w:val="21"/>
                <w:lang w:eastAsia="en-GB"/>
              </w:rPr>
              <w:t># 9</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b/>
                <w:bCs/>
                <w:color w:val="333333"/>
                <w:sz w:val="20"/>
                <w:szCs w:val="20"/>
                <w:lang w:eastAsia="en-GB"/>
              </w:rPr>
            </w:pPr>
            <w:hyperlink r:id="rId19" w:tooltip="Click to view the results" w:history="1">
              <w:r w:rsidR="00C9552A" w:rsidRPr="00986E3E">
                <w:rPr>
                  <w:rFonts w:ascii="Arial" w:eastAsia="Times New Roman" w:hAnsi="Arial" w:cs="Arial"/>
                  <w:b/>
                  <w:bCs/>
                  <w:color w:val="005A84"/>
                  <w:sz w:val="20"/>
                  <w:szCs w:val="20"/>
                  <w:lang w:eastAsia="en-GB"/>
                </w:rPr>
                <w:t>745</w:t>
              </w:r>
            </w:hyperlink>
          </w:p>
        </w:tc>
        <w:tc>
          <w:tcPr>
            <w:tcW w:w="0" w:type="auto"/>
            <w:shd w:val="clear" w:color="auto" w:fill="F8F8F8"/>
            <w:hideMark/>
          </w:tcPr>
          <w:p w:rsidR="00C9552A" w:rsidRPr="00986E3E" w:rsidRDefault="00C9552A" w:rsidP="00B74FCF">
            <w:pPr>
              <w:spacing w:after="0" w:line="240" w:lineRule="auto"/>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8 AND #7 AND #6</w:t>
            </w:r>
          </w:p>
          <w:p w:rsidR="00C9552A" w:rsidRPr="00986E3E" w:rsidRDefault="00C9552A" w:rsidP="00B74FCF">
            <w:pPr>
              <w:spacing w:after="0" w:line="240" w:lineRule="auto"/>
              <w:rPr>
                <w:rFonts w:ascii="Arial" w:eastAsia="Times New Roman" w:hAnsi="Arial" w:cs="Arial"/>
                <w:i/>
                <w:iCs/>
                <w:color w:val="666666"/>
                <w:sz w:val="18"/>
                <w:szCs w:val="18"/>
                <w:lang w:eastAsia="en-GB"/>
              </w:rPr>
            </w:pPr>
            <w:r w:rsidRPr="00986E3E">
              <w:rPr>
                <w:rFonts w:ascii="Arial" w:eastAsia="Times New Roman" w:hAnsi="Arial" w:cs="Arial"/>
                <w:i/>
                <w:iCs/>
                <w:color w:val="666666"/>
                <w:sz w:val="18"/>
                <w:szCs w:val="18"/>
                <w:lang w:eastAsia="en-GB"/>
              </w:rPr>
              <w:t>Indexes=SSCI Timespan=1995-201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hyperlink r:id="rId20" w:tooltip="Edit set #9" w:history="1">
              <w:r w:rsidR="00C9552A" w:rsidRPr="00986E3E">
                <w:rPr>
                  <w:rFonts w:ascii="Arial" w:eastAsia="Times New Roman" w:hAnsi="Arial" w:cs="Arial"/>
                  <w:color w:val="005A84"/>
                  <w:sz w:val="20"/>
                  <w:szCs w:val="20"/>
                  <w:lang w:eastAsia="en-GB"/>
                </w:rPr>
                <w:t>Edit</w:t>
              </w:r>
            </w:hyperlink>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combine sets.</w:t>
            </w:r>
            <w:r w:rsidR="006F1273" w:rsidRPr="00986E3E">
              <w:rPr>
                <w:rFonts w:ascii="Arial" w:eastAsia="Times New Roman" w:hAnsi="Arial" w:cs="Arial"/>
                <w:color w:val="333333"/>
                <w:sz w:val="20"/>
                <w:szCs w:val="20"/>
              </w:rPr>
              <w:object w:dxaOrig="15045" w:dyaOrig="9360">
                <v:shape id="_x0000_i1097" type="#_x0000_t75" style="width:20.05pt;height:18.15pt" o:ole="">
                  <v:imagedata r:id="rId21" o:title=""/>
                </v:shape>
                <w:control r:id="rId22" w:name="DefaultOcxName5" w:shapeid="_x0000_i1097"/>
              </w:object>
            </w:r>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delete this set.</w:t>
            </w:r>
            <w:r w:rsidR="006F1273" w:rsidRPr="00986E3E">
              <w:rPr>
                <w:rFonts w:ascii="Arial" w:eastAsia="Times New Roman" w:hAnsi="Arial" w:cs="Arial"/>
                <w:color w:val="333333"/>
                <w:sz w:val="20"/>
                <w:szCs w:val="20"/>
              </w:rPr>
              <w:object w:dxaOrig="15045" w:dyaOrig="9360">
                <v:shape id="_x0000_i1100" type="#_x0000_t75" style="width:20.05pt;height:18.15pt" o:ole="">
                  <v:imagedata r:id="rId21" o:title=""/>
                </v:shape>
                <w:control r:id="rId23" w:name="DefaultOcxName6" w:shapeid="_x0000_i1100"/>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9" name="Picture 9"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F8F8F8"/>
            <w:noWrap/>
            <w:tcMar>
              <w:top w:w="60" w:type="dxa"/>
              <w:left w:w="0" w:type="dxa"/>
              <w:bottom w:w="0" w:type="dxa"/>
              <w:right w:w="0" w:type="dxa"/>
            </w:tcMar>
            <w:hideMark/>
          </w:tcPr>
          <w:p w:rsidR="00C9552A" w:rsidRPr="00986E3E" w:rsidRDefault="00C9552A" w:rsidP="00B74FCF">
            <w:pPr>
              <w:spacing w:after="0" w:line="240" w:lineRule="auto"/>
              <w:jc w:val="center"/>
              <w:rPr>
                <w:rFonts w:ascii="Arial" w:eastAsia="Times New Roman" w:hAnsi="Arial" w:cs="Arial"/>
                <w:color w:val="333333"/>
                <w:sz w:val="21"/>
                <w:szCs w:val="21"/>
                <w:lang w:eastAsia="en-GB"/>
              </w:rPr>
            </w:pPr>
            <w:r w:rsidRPr="00986E3E">
              <w:rPr>
                <w:rFonts w:ascii="Arial" w:eastAsia="Times New Roman" w:hAnsi="Arial" w:cs="Arial"/>
                <w:color w:val="333333"/>
                <w:sz w:val="21"/>
                <w:szCs w:val="21"/>
                <w:lang w:eastAsia="en-GB"/>
              </w:rPr>
              <w:t># 8</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b/>
                <w:bCs/>
                <w:color w:val="333333"/>
                <w:sz w:val="20"/>
                <w:szCs w:val="20"/>
                <w:lang w:eastAsia="en-GB"/>
              </w:rPr>
            </w:pPr>
            <w:hyperlink r:id="rId24" w:tooltip="Click to view the results" w:history="1">
              <w:r w:rsidR="00C9552A" w:rsidRPr="00986E3E">
                <w:rPr>
                  <w:rFonts w:ascii="Arial" w:eastAsia="Times New Roman" w:hAnsi="Arial" w:cs="Arial"/>
                  <w:b/>
                  <w:bCs/>
                  <w:color w:val="005A84"/>
                  <w:sz w:val="20"/>
                  <w:szCs w:val="20"/>
                  <w:lang w:eastAsia="en-GB"/>
                </w:rPr>
                <w:t>350,459</w:t>
              </w:r>
            </w:hyperlink>
          </w:p>
        </w:tc>
        <w:tc>
          <w:tcPr>
            <w:tcW w:w="0" w:type="auto"/>
            <w:shd w:val="clear" w:color="auto" w:fill="F8F8F8"/>
            <w:hideMark/>
          </w:tcPr>
          <w:p w:rsidR="00C9552A" w:rsidRPr="00986E3E" w:rsidRDefault="00C9552A" w:rsidP="00B74FCF">
            <w:pPr>
              <w:spacing w:after="0" w:line="240" w:lineRule="auto"/>
              <w:rPr>
                <w:rFonts w:ascii="Arial" w:eastAsia="Times New Roman" w:hAnsi="Arial" w:cs="Arial"/>
                <w:color w:val="333333"/>
                <w:sz w:val="20"/>
                <w:szCs w:val="20"/>
                <w:lang w:eastAsia="en-GB"/>
              </w:rPr>
            </w:pP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mental health" or "mental disorder*")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schizophren*)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personality disorder")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bipolar disorder") </w:t>
            </w:r>
            <w:r w:rsidRPr="00986E3E">
              <w:rPr>
                <w:rFonts w:ascii="Arial" w:eastAsia="Times New Roman" w:hAnsi="Arial" w:cs="Arial"/>
                <w:i/>
                <w:iCs/>
                <w:color w:val="333333"/>
                <w:sz w:val="20"/>
                <w:szCs w:val="20"/>
                <w:lang w:eastAsia="en-GB"/>
              </w:rPr>
              <w:t>OR</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depressive disorder*" OR depression)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suicide)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vulnerable population*")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social stigma")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learning disabilit*" or "learning difficult*" or "intellectual disabilit*" or "mental retard*" or "special needs")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mental* ill*")</w:t>
            </w:r>
          </w:p>
          <w:p w:rsidR="00C9552A" w:rsidRPr="00986E3E" w:rsidRDefault="00C9552A" w:rsidP="00B74FCF">
            <w:pPr>
              <w:spacing w:after="0" w:line="240" w:lineRule="auto"/>
              <w:rPr>
                <w:rFonts w:ascii="Arial" w:eastAsia="Times New Roman" w:hAnsi="Arial" w:cs="Arial"/>
                <w:i/>
                <w:iCs/>
                <w:color w:val="666666"/>
                <w:sz w:val="18"/>
                <w:szCs w:val="18"/>
                <w:lang w:eastAsia="en-GB"/>
              </w:rPr>
            </w:pPr>
            <w:r w:rsidRPr="00986E3E">
              <w:rPr>
                <w:rFonts w:ascii="Arial" w:eastAsia="Times New Roman" w:hAnsi="Arial" w:cs="Arial"/>
                <w:i/>
                <w:iCs/>
                <w:color w:val="666666"/>
                <w:sz w:val="18"/>
                <w:szCs w:val="18"/>
                <w:lang w:eastAsia="en-GB"/>
              </w:rPr>
              <w:t>Indexes=SSCI Timespan=1995-201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hyperlink r:id="rId25" w:tooltip="Edit set #8" w:history="1">
              <w:r w:rsidR="00C9552A" w:rsidRPr="00986E3E">
                <w:rPr>
                  <w:rFonts w:ascii="Arial" w:eastAsia="Times New Roman" w:hAnsi="Arial" w:cs="Arial"/>
                  <w:color w:val="005A84"/>
                  <w:sz w:val="20"/>
                  <w:szCs w:val="20"/>
                  <w:lang w:eastAsia="en-GB"/>
                </w:rPr>
                <w:t>Edit</w:t>
              </w:r>
            </w:hyperlink>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combine sets.</w:t>
            </w:r>
            <w:r w:rsidR="006F1273" w:rsidRPr="00986E3E">
              <w:rPr>
                <w:rFonts w:ascii="Arial" w:eastAsia="Times New Roman" w:hAnsi="Arial" w:cs="Arial"/>
                <w:color w:val="333333"/>
                <w:sz w:val="20"/>
                <w:szCs w:val="20"/>
              </w:rPr>
              <w:object w:dxaOrig="15045" w:dyaOrig="9360">
                <v:shape id="_x0000_i1103" type="#_x0000_t75" style="width:20.05pt;height:18.15pt" o:ole="">
                  <v:imagedata r:id="rId21" o:title=""/>
                </v:shape>
                <w:control r:id="rId26" w:name="DefaultOcxName7" w:shapeid="_x0000_i1103"/>
              </w:object>
            </w:r>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delete this set.</w:t>
            </w:r>
            <w:r w:rsidR="006F1273" w:rsidRPr="00986E3E">
              <w:rPr>
                <w:rFonts w:ascii="Arial" w:eastAsia="Times New Roman" w:hAnsi="Arial" w:cs="Arial"/>
                <w:color w:val="333333"/>
                <w:sz w:val="20"/>
                <w:szCs w:val="20"/>
              </w:rPr>
              <w:object w:dxaOrig="15045" w:dyaOrig="9360">
                <v:shape id="_x0000_i1106" type="#_x0000_t75" style="width:20.05pt;height:18.15pt" o:ole="">
                  <v:imagedata r:id="rId21" o:title=""/>
                </v:shape>
                <w:control r:id="rId27" w:name="DefaultOcxName8" w:shapeid="_x0000_i1106"/>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8" name="Picture 8"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F8F8F8"/>
            <w:noWrap/>
            <w:tcMar>
              <w:top w:w="60" w:type="dxa"/>
              <w:left w:w="0" w:type="dxa"/>
              <w:bottom w:w="0" w:type="dxa"/>
              <w:right w:w="0" w:type="dxa"/>
            </w:tcMar>
            <w:hideMark/>
          </w:tcPr>
          <w:p w:rsidR="00C9552A" w:rsidRPr="00986E3E" w:rsidRDefault="00C9552A" w:rsidP="00B74FCF">
            <w:pPr>
              <w:spacing w:after="0" w:line="240" w:lineRule="auto"/>
              <w:jc w:val="center"/>
              <w:rPr>
                <w:rFonts w:ascii="Arial" w:eastAsia="Times New Roman" w:hAnsi="Arial" w:cs="Arial"/>
                <w:color w:val="333333"/>
                <w:sz w:val="21"/>
                <w:szCs w:val="21"/>
                <w:lang w:eastAsia="en-GB"/>
              </w:rPr>
            </w:pPr>
            <w:r w:rsidRPr="00986E3E">
              <w:rPr>
                <w:rFonts w:ascii="Arial" w:eastAsia="Times New Roman" w:hAnsi="Arial" w:cs="Arial"/>
                <w:color w:val="333333"/>
                <w:sz w:val="21"/>
                <w:szCs w:val="21"/>
                <w:lang w:eastAsia="en-GB"/>
              </w:rPr>
              <w:t># 7</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b/>
                <w:bCs/>
                <w:color w:val="333333"/>
                <w:sz w:val="20"/>
                <w:szCs w:val="20"/>
                <w:lang w:eastAsia="en-GB"/>
              </w:rPr>
            </w:pPr>
            <w:hyperlink r:id="rId28" w:tooltip="Click to view the results" w:history="1">
              <w:r w:rsidR="00C9552A" w:rsidRPr="00986E3E">
                <w:rPr>
                  <w:rFonts w:ascii="Arial" w:eastAsia="Times New Roman" w:hAnsi="Arial" w:cs="Arial"/>
                  <w:b/>
                  <w:bCs/>
                  <w:color w:val="005A84"/>
                  <w:sz w:val="20"/>
                  <w:szCs w:val="20"/>
                  <w:lang w:eastAsia="en-GB"/>
                </w:rPr>
                <w:t>64,688</w:t>
              </w:r>
            </w:hyperlink>
          </w:p>
        </w:tc>
        <w:tc>
          <w:tcPr>
            <w:tcW w:w="0" w:type="auto"/>
            <w:shd w:val="clear" w:color="auto" w:fill="F8F8F8"/>
            <w:hideMark/>
          </w:tcPr>
          <w:p w:rsidR="00C9552A" w:rsidRPr="00986E3E" w:rsidRDefault="00C9552A" w:rsidP="00B74FCF">
            <w:pPr>
              <w:spacing w:after="0" w:line="240" w:lineRule="auto"/>
              <w:rPr>
                <w:rFonts w:ascii="Arial" w:eastAsia="Times New Roman" w:hAnsi="Arial" w:cs="Arial"/>
                <w:color w:val="333333"/>
                <w:sz w:val="20"/>
                <w:szCs w:val="20"/>
                <w:lang w:eastAsia="en-GB"/>
              </w:rPr>
            </w:pP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inservice training")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staff development")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staff NEAR/2 (train* or develop*))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training NEAR/2 (program* or course* or package* or resource*))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teaching NEAR/2 (program* or course* or package* or resource*))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educat* NEAR/2 (program* or course* or package* or resource*))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learning NEAR/2 (program* or course* or package* or resource*))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internet or web*) NEAR/2 (program* or course* or package* or resource* or train* or educat* or learn*))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skill* NEAR/2 (program* or course* or package* or resource* or develop*))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computer NEAR/2 instruction)</w:t>
            </w:r>
          </w:p>
          <w:p w:rsidR="00C9552A" w:rsidRPr="00986E3E" w:rsidRDefault="00C9552A" w:rsidP="00B74FCF">
            <w:pPr>
              <w:spacing w:after="0" w:line="240" w:lineRule="auto"/>
              <w:rPr>
                <w:rFonts w:ascii="Arial" w:eastAsia="Times New Roman" w:hAnsi="Arial" w:cs="Arial"/>
                <w:i/>
                <w:iCs/>
                <w:color w:val="666666"/>
                <w:sz w:val="18"/>
                <w:szCs w:val="18"/>
                <w:lang w:eastAsia="en-GB"/>
              </w:rPr>
            </w:pPr>
            <w:r w:rsidRPr="00986E3E">
              <w:rPr>
                <w:rFonts w:ascii="Arial" w:eastAsia="Times New Roman" w:hAnsi="Arial" w:cs="Arial"/>
                <w:i/>
                <w:iCs/>
                <w:color w:val="666666"/>
                <w:sz w:val="18"/>
                <w:szCs w:val="18"/>
                <w:lang w:eastAsia="en-GB"/>
              </w:rPr>
              <w:t>Indexes=SSCI Timespan=1995-201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hyperlink r:id="rId29" w:tooltip="Edit set #7" w:history="1">
              <w:r w:rsidR="00C9552A" w:rsidRPr="00986E3E">
                <w:rPr>
                  <w:rFonts w:ascii="Arial" w:eastAsia="Times New Roman" w:hAnsi="Arial" w:cs="Arial"/>
                  <w:color w:val="005A84"/>
                  <w:sz w:val="20"/>
                  <w:szCs w:val="20"/>
                  <w:lang w:eastAsia="en-GB"/>
                </w:rPr>
                <w:t>Edit</w:t>
              </w:r>
            </w:hyperlink>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combine sets.</w:t>
            </w:r>
            <w:r w:rsidR="006F1273" w:rsidRPr="00986E3E">
              <w:rPr>
                <w:rFonts w:ascii="Arial" w:eastAsia="Times New Roman" w:hAnsi="Arial" w:cs="Arial"/>
                <w:color w:val="333333"/>
                <w:sz w:val="20"/>
                <w:szCs w:val="20"/>
              </w:rPr>
              <w:object w:dxaOrig="15045" w:dyaOrig="9360">
                <v:shape id="_x0000_i1109" type="#_x0000_t75" style="width:20.05pt;height:18.15pt" o:ole="">
                  <v:imagedata r:id="rId21" o:title=""/>
                </v:shape>
                <w:control r:id="rId30" w:name="DefaultOcxName9" w:shapeid="_x0000_i1109"/>
              </w:object>
            </w:r>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delete this set.</w:t>
            </w:r>
            <w:r w:rsidR="006F1273" w:rsidRPr="00986E3E">
              <w:rPr>
                <w:rFonts w:ascii="Arial" w:eastAsia="Times New Roman" w:hAnsi="Arial" w:cs="Arial"/>
                <w:color w:val="333333"/>
                <w:sz w:val="20"/>
                <w:szCs w:val="20"/>
              </w:rPr>
              <w:object w:dxaOrig="15045" w:dyaOrig="9360">
                <v:shape id="_x0000_i1112" type="#_x0000_t75" style="width:20.05pt;height:18.15pt" o:ole="">
                  <v:imagedata r:id="rId21" o:title=""/>
                </v:shape>
                <w:control r:id="rId31" w:name="DefaultOcxName10" w:shapeid="_x0000_i1112"/>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7" name="Picture 7"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F8F8F8"/>
            <w:noWrap/>
            <w:tcMar>
              <w:top w:w="60" w:type="dxa"/>
              <w:left w:w="0" w:type="dxa"/>
              <w:bottom w:w="0" w:type="dxa"/>
              <w:right w:w="0" w:type="dxa"/>
            </w:tcMar>
            <w:hideMark/>
          </w:tcPr>
          <w:p w:rsidR="00C9552A" w:rsidRPr="00986E3E" w:rsidRDefault="00C9552A" w:rsidP="00B74FCF">
            <w:pPr>
              <w:spacing w:after="0" w:line="240" w:lineRule="auto"/>
              <w:jc w:val="center"/>
              <w:rPr>
                <w:rFonts w:ascii="Arial" w:eastAsia="Times New Roman" w:hAnsi="Arial" w:cs="Arial"/>
                <w:color w:val="333333"/>
                <w:sz w:val="21"/>
                <w:szCs w:val="21"/>
                <w:lang w:eastAsia="en-GB"/>
              </w:rPr>
            </w:pPr>
            <w:r w:rsidRPr="00986E3E">
              <w:rPr>
                <w:rFonts w:ascii="Arial" w:eastAsia="Times New Roman" w:hAnsi="Arial" w:cs="Arial"/>
                <w:color w:val="333333"/>
                <w:sz w:val="21"/>
                <w:szCs w:val="21"/>
                <w:lang w:eastAsia="en-GB"/>
              </w:rPr>
              <w:t># 6</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b/>
                <w:bCs/>
                <w:color w:val="333333"/>
                <w:sz w:val="20"/>
                <w:szCs w:val="20"/>
                <w:lang w:eastAsia="en-GB"/>
              </w:rPr>
            </w:pPr>
            <w:hyperlink r:id="rId32" w:tooltip="Click to view the results" w:history="1">
              <w:r w:rsidR="00C9552A" w:rsidRPr="00986E3E">
                <w:rPr>
                  <w:rFonts w:ascii="Arial" w:eastAsia="Times New Roman" w:hAnsi="Arial" w:cs="Arial"/>
                  <w:b/>
                  <w:bCs/>
                  <w:color w:val="005A84"/>
                  <w:sz w:val="20"/>
                  <w:szCs w:val="20"/>
                  <w:lang w:eastAsia="en-GB"/>
                </w:rPr>
                <w:t>110,087</w:t>
              </w:r>
            </w:hyperlink>
          </w:p>
        </w:tc>
        <w:tc>
          <w:tcPr>
            <w:tcW w:w="0" w:type="auto"/>
            <w:shd w:val="clear" w:color="auto" w:fill="F8F8F8"/>
            <w:hideMark/>
          </w:tcPr>
          <w:p w:rsidR="00C9552A" w:rsidRPr="00986E3E" w:rsidRDefault="00C9552A" w:rsidP="00B74FCF">
            <w:pPr>
              <w:spacing w:after="0" w:line="240" w:lineRule="auto"/>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5 OR #4 OR #3 OR #2 OR #1</w:t>
            </w:r>
          </w:p>
          <w:p w:rsidR="00C9552A" w:rsidRPr="00986E3E" w:rsidRDefault="00C9552A" w:rsidP="00B74FCF">
            <w:pPr>
              <w:spacing w:after="0" w:line="240" w:lineRule="auto"/>
              <w:rPr>
                <w:rFonts w:ascii="Arial" w:eastAsia="Times New Roman" w:hAnsi="Arial" w:cs="Arial"/>
                <w:i/>
                <w:iCs/>
                <w:color w:val="666666"/>
                <w:sz w:val="18"/>
                <w:szCs w:val="18"/>
                <w:lang w:eastAsia="en-GB"/>
              </w:rPr>
            </w:pPr>
            <w:r w:rsidRPr="00986E3E">
              <w:rPr>
                <w:rFonts w:ascii="Arial" w:eastAsia="Times New Roman" w:hAnsi="Arial" w:cs="Arial"/>
                <w:i/>
                <w:iCs/>
                <w:color w:val="666666"/>
                <w:sz w:val="18"/>
                <w:szCs w:val="18"/>
                <w:lang w:eastAsia="en-GB"/>
              </w:rPr>
              <w:t>Indexes=SSCI Timespan=1995-201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hyperlink r:id="rId33" w:tooltip="Edit set #6" w:history="1">
              <w:r w:rsidR="00C9552A" w:rsidRPr="00986E3E">
                <w:rPr>
                  <w:rFonts w:ascii="Arial" w:eastAsia="Times New Roman" w:hAnsi="Arial" w:cs="Arial"/>
                  <w:color w:val="005A84"/>
                  <w:sz w:val="20"/>
                  <w:szCs w:val="20"/>
                  <w:lang w:eastAsia="en-GB"/>
                </w:rPr>
                <w:t>Edit</w:t>
              </w:r>
            </w:hyperlink>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combine sets.</w:t>
            </w:r>
            <w:r w:rsidR="006F1273" w:rsidRPr="00986E3E">
              <w:rPr>
                <w:rFonts w:ascii="Arial" w:eastAsia="Times New Roman" w:hAnsi="Arial" w:cs="Arial"/>
                <w:color w:val="333333"/>
                <w:sz w:val="20"/>
                <w:szCs w:val="20"/>
              </w:rPr>
              <w:object w:dxaOrig="15045" w:dyaOrig="9360">
                <v:shape id="_x0000_i1115" type="#_x0000_t75" style="width:20.05pt;height:18.15pt" o:ole="">
                  <v:imagedata r:id="rId21" o:title=""/>
                </v:shape>
                <w:control r:id="rId34" w:name="DefaultOcxName11" w:shapeid="_x0000_i1115"/>
              </w:object>
            </w:r>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delete this set.</w:t>
            </w:r>
            <w:r w:rsidR="006F1273" w:rsidRPr="00986E3E">
              <w:rPr>
                <w:rFonts w:ascii="Arial" w:eastAsia="Times New Roman" w:hAnsi="Arial" w:cs="Arial"/>
                <w:color w:val="333333"/>
                <w:sz w:val="20"/>
                <w:szCs w:val="20"/>
              </w:rPr>
              <w:object w:dxaOrig="15045" w:dyaOrig="9360">
                <v:shape id="_x0000_i1118" type="#_x0000_t75" style="width:20.05pt;height:18.15pt" o:ole="">
                  <v:imagedata r:id="rId21" o:title=""/>
                </v:shape>
                <w:control r:id="rId35" w:name="DefaultOcxName12" w:shapeid="_x0000_i1118"/>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6" name="Picture 6"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F8F8F8"/>
            <w:noWrap/>
            <w:tcMar>
              <w:top w:w="60" w:type="dxa"/>
              <w:left w:w="0" w:type="dxa"/>
              <w:bottom w:w="0" w:type="dxa"/>
              <w:right w:w="0" w:type="dxa"/>
            </w:tcMar>
            <w:hideMark/>
          </w:tcPr>
          <w:p w:rsidR="00C9552A" w:rsidRPr="00986E3E" w:rsidRDefault="00C9552A" w:rsidP="00B74FCF">
            <w:pPr>
              <w:spacing w:after="0" w:line="240" w:lineRule="auto"/>
              <w:jc w:val="center"/>
              <w:rPr>
                <w:rFonts w:ascii="Arial" w:eastAsia="Times New Roman" w:hAnsi="Arial" w:cs="Arial"/>
                <w:color w:val="333333"/>
                <w:sz w:val="21"/>
                <w:szCs w:val="21"/>
                <w:lang w:eastAsia="en-GB"/>
              </w:rPr>
            </w:pPr>
            <w:r w:rsidRPr="00986E3E">
              <w:rPr>
                <w:rFonts w:ascii="Arial" w:eastAsia="Times New Roman" w:hAnsi="Arial" w:cs="Arial"/>
                <w:color w:val="333333"/>
                <w:sz w:val="21"/>
                <w:szCs w:val="21"/>
                <w:lang w:eastAsia="en-GB"/>
              </w:rPr>
              <w:t># 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b/>
                <w:bCs/>
                <w:color w:val="333333"/>
                <w:sz w:val="20"/>
                <w:szCs w:val="20"/>
                <w:lang w:eastAsia="en-GB"/>
              </w:rPr>
            </w:pPr>
            <w:hyperlink r:id="rId36" w:tooltip="Click to view the results" w:history="1">
              <w:r w:rsidR="00C9552A" w:rsidRPr="00986E3E">
                <w:rPr>
                  <w:rFonts w:ascii="Arial" w:eastAsia="Times New Roman" w:hAnsi="Arial" w:cs="Arial"/>
                  <w:b/>
                  <w:bCs/>
                  <w:color w:val="005A84"/>
                  <w:sz w:val="20"/>
                  <w:szCs w:val="20"/>
                  <w:lang w:eastAsia="en-GB"/>
                </w:rPr>
                <w:t>71,953</w:t>
              </w:r>
            </w:hyperlink>
          </w:p>
        </w:tc>
        <w:tc>
          <w:tcPr>
            <w:tcW w:w="0" w:type="auto"/>
            <w:shd w:val="clear" w:color="auto" w:fill="F8F8F8"/>
            <w:hideMark/>
          </w:tcPr>
          <w:p w:rsidR="00C9552A" w:rsidRPr="00986E3E" w:rsidRDefault="00C9552A" w:rsidP="00B74FCF">
            <w:pPr>
              <w:spacing w:after="0" w:line="240" w:lineRule="auto"/>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TS=(teacher* OR schoolteacher* OR instructor* OR lecturer*)</w:t>
            </w:r>
          </w:p>
          <w:p w:rsidR="00C9552A" w:rsidRPr="00986E3E" w:rsidRDefault="00C9552A" w:rsidP="00B74FCF">
            <w:pPr>
              <w:spacing w:after="0" w:line="240" w:lineRule="auto"/>
              <w:rPr>
                <w:rFonts w:ascii="Arial" w:eastAsia="Times New Roman" w:hAnsi="Arial" w:cs="Arial"/>
                <w:i/>
                <w:iCs/>
                <w:color w:val="666666"/>
                <w:sz w:val="18"/>
                <w:szCs w:val="18"/>
                <w:lang w:eastAsia="en-GB"/>
              </w:rPr>
            </w:pPr>
            <w:r w:rsidRPr="00986E3E">
              <w:rPr>
                <w:rFonts w:ascii="Arial" w:eastAsia="Times New Roman" w:hAnsi="Arial" w:cs="Arial"/>
                <w:i/>
                <w:iCs/>
                <w:color w:val="666666"/>
                <w:sz w:val="18"/>
                <w:szCs w:val="18"/>
                <w:lang w:eastAsia="en-GB"/>
              </w:rPr>
              <w:t>Indexes=SSCI Timespan=1995-201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hyperlink r:id="rId37" w:tooltip="Edit set #5" w:history="1">
              <w:r w:rsidR="00C9552A" w:rsidRPr="00986E3E">
                <w:rPr>
                  <w:rFonts w:ascii="Arial" w:eastAsia="Times New Roman" w:hAnsi="Arial" w:cs="Arial"/>
                  <w:color w:val="005A84"/>
                  <w:sz w:val="20"/>
                  <w:szCs w:val="20"/>
                  <w:lang w:eastAsia="en-GB"/>
                </w:rPr>
                <w:t>Edit</w:t>
              </w:r>
            </w:hyperlink>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combine sets.</w:t>
            </w:r>
            <w:r w:rsidR="006F1273" w:rsidRPr="00986E3E">
              <w:rPr>
                <w:rFonts w:ascii="Arial" w:eastAsia="Times New Roman" w:hAnsi="Arial" w:cs="Arial"/>
                <w:color w:val="333333"/>
                <w:sz w:val="20"/>
                <w:szCs w:val="20"/>
              </w:rPr>
              <w:object w:dxaOrig="15045" w:dyaOrig="9360">
                <v:shape id="_x0000_i1121" type="#_x0000_t75" style="width:20.05pt;height:18.15pt" o:ole="">
                  <v:imagedata r:id="rId21" o:title=""/>
                </v:shape>
                <w:control r:id="rId38" w:name="DefaultOcxName13" w:shapeid="_x0000_i1121"/>
              </w:object>
            </w:r>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delete this set.</w:t>
            </w:r>
            <w:r w:rsidR="006F1273" w:rsidRPr="00986E3E">
              <w:rPr>
                <w:rFonts w:ascii="Arial" w:eastAsia="Times New Roman" w:hAnsi="Arial" w:cs="Arial"/>
                <w:color w:val="333333"/>
                <w:sz w:val="20"/>
                <w:szCs w:val="20"/>
              </w:rPr>
              <w:object w:dxaOrig="15045" w:dyaOrig="9360">
                <v:shape id="_x0000_i1124" type="#_x0000_t75" style="width:20.05pt;height:18.15pt" o:ole="">
                  <v:imagedata r:id="rId21" o:title=""/>
                </v:shape>
                <w:control r:id="rId39" w:name="DefaultOcxName14" w:shapeid="_x0000_i1124"/>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5" name="Picture 5"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F8F8F8"/>
            <w:noWrap/>
            <w:tcMar>
              <w:top w:w="60" w:type="dxa"/>
              <w:left w:w="0" w:type="dxa"/>
              <w:bottom w:w="0" w:type="dxa"/>
              <w:right w:w="0" w:type="dxa"/>
            </w:tcMar>
            <w:hideMark/>
          </w:tcPr>
          <w:p w:rsidR="00C9552A" w:rsidRPr="00986E3E" w:rsidRDefault="00C9552A" w:rsidP="00B74FCF">
            <w:pPr>
              <w:spacing w:after="0" w:line="240" w:lineRule="auto"/>
              <w:jc w:val="center"/>
              <w:rPr>
                <w:rFonts w:ascii="Arial" w:eastAsia="Times New Roman" w:hAnsi="Arial" w:cs="Arial"/>
                <w:color w:val="333333"/>
                <w:sz w:val="21"/>
                <w:szCs w:val="21"/>
                <w:lang w:eastAsia="en-GB"/>
              </w:rPr>
            </w:pPr>
            <w:r w:rsidRPr="00986E3E">
              <w:rPr>
                <w:rFonts w:ascii="Arial" w:eastAsia="Times New Roman" w:hAnsi="Arial" w:cs="Arial"/>
                <w:color w:val="333333"/>
                <w:sz w:val="21"/>
                <w:szCs w:val="21"/>
                <w:lang w:eastAsia="en-GB"/>
              </w:rPr>
              <w:t># 4</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b/>
                <w:bCs/>
                <w:color w:val="333333"/>
                <w:sz w:val="20"/>
                <w:szCs w:val="20"/>
                <w:lang w:eastAsia="en-GB"/>
              </w:rPr>
            </w:pPr>
            <w:hyperlink r:id="rId40" w:tooltip="Click to view the results" w:history="1">
              <w:r w:rsidR="00C9552A" w:rsidRPr="00986E3E">
                <w:rPr>
                  <w:rFonts w:ascii="Arial" w:eastAsia="Times New Roman" w:hAnsi="Arial" w:cs="Arial"/>
                  <w:b/>
                  <w:bCs/>
                  <w:color w:val="005A84"/>
                  <w:sz w:val="20"/>
                  <w:szCs w:val="20"/>
                  <w:lang w:eastAsia="en-GB"/>
                </w:rPr>
                <w:t>3,864</w:t>
              </w:r>
            </w:hyperlink>
          </w:p>
        </w:tc>
        <w:tc>
          <w:tcPr>
            <w:tcW w:w="0" w:type="auto"/>
            <w:shd w:val="clear" w:color="auto" w:fill="F8F8F8"/>
            <w:hideMark/>
          </w:tcPr>
          <w:p w:rsidR="00C9552A" w:rsidRPr="00986E3E" w:rsidRDefault="00C9552A" w:rsidP="00B74FCF">
            <w:pPr>
              <w:spacing w:after="0" w:line="240" w:lineRule="auto"/>
              <w:rPr>
                <w:rFonts w:ascii="Arial" w:eastAsia="Times New Roman" w:hAnsi="Arial" w:cs="Arial"/>
                <w:color w:val="333333"/>
                <w:sz w:val="20"/>
                <w:szCs w:val="20"/>
                <w:lang w:eastAsia="en-GB"/>
              </w:rPr>
            </w:pP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emergency or ambulance or casualty) NEAR/2 (personnel or staff or worker* or office* or official* or employee*))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charity or voluntary) NEAR/2 (personnel or staff or worker* or office* or official* or employee*))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crime NEAR/4 (witness* or victim* or suspect*)) </w:t>
            </w:r>
            <w:r w:rsidRPr="00986E3E">
              <w:rPr>
                <w:rFonts w:ascii="Arial" w:eastAsia="Times New Roman" w:hAnsi="Arial" w:cs="Arial"/>
                <w:i/>
                <w:iCs/>
                <w:color w:val="333333"/>
                <w:sz w:val="20"/>
                <w:szCs w:val="20"/>
                <w:lang w:eastAsia="en-GB"/>
              </w:rPr>
              <w:t>OR</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appropriate adult*")</w:t>
            </w:r>
          </w:p>
          <w:p w:rsidR="00C9552A" w:rsidRPr="00986E3E" w:rsidRDefault="00C9552A" w:rsidP="00B74FCF">
            <w:pPr>
              <w:spacing w:after="0" w:line="240" w:lineRule="auto"/>
              <w:rPr>
                <w:rFonts w:ascii="Arial" w:eastAsia="Times New Roman" w:hAnsi="Arial" w:cs="Arial"/>
                <w:i/>
                <w:iCs/>
                <w:color w:val="666666"/>
                <w:sz w:val="18"/>
                <w:szCs w:val="18"/>
                <w:lang w:eastAsia="en-GB"/>
              </w:rPr>
            </w:pPr>
            <w:r w:rsidRPr="00986E3E">
              <w:rPr>
                <w:rFonts w:ascii="Arial" w:eastAsia="Times New Roman" w:hAnsi="Arial" w:cs="Arial"/>
                <w:i/>
                <w:iCs/>
                <w:color w:val="666666"/>
                <w:sz w:val="18"/>
                <w:szCs w:val="18"/>
                <w:lang w:eastAsia="en-GB"/>
              </w:rPr>
              <w:t>Indexes=SSCI Timespan=1995-201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hyperlink r:id="rId41" w:tooltip="Edit set #4" w:history="1">
              <w:r w:rsidR="00C9552A" w:rsidRPr="00986E3E">
                <w:rPr>
                  <w:rFonts w:ascii="Arial" w:eastAsia="Times New Roman" w:hAnsi="Arial" w:cs="Arial"/>
                  <w:color w:val="005A84"/>
                  <w:sz w:val="20"/>
                  <w:szCs w:val="20"/>
                  <w:lang w:eastAsia="en-GB"/>
                </w:rPr>
                <w:t>Edit</w:t>
              </w:r>
            </w:hyperlink>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combine sets.</w:t>
            </w:r>
            <w:r w:rsidR="006F1273" w:rsidRPr="00986E3E">
              <w:rPr>
                <w:rFonts w:ascii="Arial" w:eastAsia="Times New Roman" w:hAnsi="Arial" w:cs="Arial"/>
                <w:color w:val="333333"/>
                <w:sz w:val="20"/>
                <w:szCs w:val="20"/>
              </w:rPr>
              <w:object w:dxaOrig="15045" w:dyaOrig="9360">
                <v:shape id="_x0000_i1127" type="#_x0000_t75" style="width:20.05pt;height:18.15pt" o:ole="">
                  <v:imagedata r:id="rId21" o:title=""/>
                </v:shape>
                <w:control r:id="rId42" w:name="DefaultOcxName15" w:shapeid="_x0000_i1127"/>
              </w:object>
            </w:r>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delete this set.</w:t>
            </w:r>
            <w:r w:rsidR="006F1273" w:rsidRPr="00986E3E">
              <w:rPr>
                <w:rFonts w:ascii="Arial" w:eastAsia="Times New Roman" w:hAnsi="Arial" w:cs="Arial"/>
                <w:color w:val="333333"/>
                <w:sz w:val="20"/>
                <w:szCs w:val="20"/>
              </w:rPr>
              <w:object w:dxaOrig="15045" w:dyaOrig="9360">
                <v:shape id="_x0000_i1130" type="#_x0000_t75" style="width:20.05pt;height:18.15pt" o:ole="">
                  <v:imagedata r:id="rId21" o:title=""/>
                </v:shape>
                <w:control r:id="rId43" w:name="DefaultOcxName16" w:shapeid="_x0000_i1130"/>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4" name="Picture 4"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F8F8F8"/>
            <w:noWrap/>
            <w:tcMar>
              <w:top w:w="60" w:type="dxa"/>
              <w:left w:w="0" w:type="dxa"/>
              <w:bottom w:w="0" w:type="dxa"/>
              <w:right w:w="0" w:type="dxa"/>
            </w:tcMar>
            <w:hideMark/>
          </w:tcPr>
          <w:p w:rsidR="00C9552A" w:rsidRPr="00986E3E" w:rsidRDefault="00C9552A" w:rsidP="00B74FCF">
            <w:pPr>
              <w:spacing w:after="0" w:line="240" w:lineRule="auto"/>
              <w:jc w:val="center"/>
              <w:rPr>
                <w:rFonts w:ascii="Arial" w:eastAsia="Times New Roman" w:hAnsi="Arial" w:cs="Arial"/>
                <w:color w:val="333333"/>
                <w:sz w:val="21"/>
                <w:szCs w:val="21"/>
                <w:lang w:eastAsia="en-GB"/>
              </w:rPr>
            </w:pPr>
            <w:r w:rsidRPr="00986E3E">
              <w:rPr>
                <w:rFonts w:ascii="Arial" w:eastAsia="Times New Roman" w:hAnsi="Arial" w:cs="Arial"/>
                <w:color w:val="333333"/>
                <w:sz w:val="21"/>
                <w:szCs w:val="21"/>
                <w:lang w:eastAsia="en-GB"/>
              </w:rPr>
              <w:t># 3</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b/>
                <w:bCs/>
                <w:color w:val="333333"/>
                <w:sz w:val="20"/>
                <w:szCs w:val="20"/>
                <w:lang w:eastAsia="en-GB"/>
              </w:rPr>
            </w:pPr>
            <w:hyperlink r:id="rId44" w:tooltip="Click to view the results" w:history="1">
              <w:r w:rsidR="00C9552A" w:rsidRPr="00986E3E">
                <w:rPr>
                  <w:rFonts w:ascii="Arial" w:eastAsia="Times New Roman" w:hAnsi="Arial" w:cs="Arial"/>
                  <w:b/>
                  <w:bCs/>
                  <w:color w:val="005A84"/>
                  <w:sz w:val="20"/>
                  <w:szCs w:val="20"/>
                  <w:lang w:eastAsia="en-GB"/>
                </w:rPr>
                <w:t>19,921</w:t>
              </w:r>
            </w:hyperlink>
          </w:p>
        </w:tc>
        <w:tc>
          <w:tcPr>
            <w:tcW w:w="0" w:type="auto"/>
            <w:shd w:val="clear" w:color="auto" w:fill="F8F8F8"/>
            <w:hideMark/>
          </w:tcPr>
          <w:p w:rsidR="00C9552A" w:rsidRPr="00986E3E" w:rsidRDefault="00C9552A" w:rsidP="00B74FCF">
            <w:pPr>
              <w:spacing w:after="0" w:line="240" w:lineRule="auto"/>
              <w:rPr>
                <w:rFonts w:ascii="Arial" w:eastAsia="Times New Roman" w:hAnsi="Arial" w:cs="Arial"/>
                <w:color w:val="333333"/>
                <w:sz w:val="20"/>
                <w:szCs w:val="20"/>
                <w:lang w:eastAsia="en-GB"/>
              </w:rPr>
            </w:pP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magistrate* or volunteer*) </w:t>
            </w:r>
            <w:r w:rsidRPr="00986E3E">
              <w:rPr>
                <w:rFonts w:ascii="Arial" w:eastAsia="Times New Roman" w:hAnsi="Arial" w:cs="Arial"/>
                <w:i/>
                <w:iCs/>
                <w:color w:val="333333"/>
                <w:sz w:val="20"/>
                <w:szCs w:val="20"/>
                <w:lang w:eastAsia="en-GB"/>
              </w:rPr>
              <w:t>OR</w:t>
            </w:r>
            <w:r w:rsidRPr="00986E3E">
              <w:rPr>
                <w:rFonts w:ascii="Arial" w:eastAsia="Times New Roman" w:hAnsi="Arial" w:cs="Arial"/>
                <w:color w:val="333333"/>
                <w:sz w:val="20"/>
                <w:szCs w:val="20"/>
                <w:lang w:eastAsia="en-GB"/>
              </w:rPr>
              <w:t> </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paramedic*)</w:t>
            </w:r>
          </w:p>
          <w:p w:rsidR="00C9552A" w:rsidRPr="00986E3E" w:rsidRDefault="00C9552A" w:rsidP="00B74FCF">
            <w:pPr>
              <w:spacing w:after="0" w:line="240" w:lineRule="auto"/>
              <w:rPr>
                <w:rFonts w:ascii="Arial" w:eastAsia="Times New Roman" w:hAnsi="Arial" w:cs="Arial"/>
                <w:i/>
                <w:iCs/>
                <w:color w:val="666666"/>
                <w:sz w:val="18"/>
                <w:szCs w:val="18"/>
                <w:lang w:eastAsia="en-GB"/>
              </w:rPr>
            </w:pPr>
            <w:r w:rsidRPr="00986E3E">
              <w:rPr>
                <w:rFonts w:ascii="Arial" w:eastAsia="Times New Roman" w:hAnsi="Arial" w:cs="Arial"/>
                <w:i/>
                <w:iCs/>
                <w:color w:val="666666"/>
                <w:sz w:val="18"/>
                <w:szCs w:val="18"/>
                <w:lang w:eastAsia="en-GB"/>
              </w:rPr>
              <w:t>Indexes=SSCI Timespan=1995-201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hyperlink r:id="rId45" w:tooltip="Edit set #3" w:history="1">
              <w:r w:rsidR="00C9552A" w:rsidRPr="00986E3E">
                <w:rPr>
                  <w:rFonts w:ascii="Arial" w:eastAsia="Times New Roman" w:hAnsi="Arial" w:cs="Arial"/>
                  <w:color w:val="005A84"/>
                  <w:sz w:val="20"/>
                  <w:szCs w:val="20"/>
                  <w:lang w:eastAsia="en-GB"/>
                </w:rPr>
                <w:t>Edit</w:t>
              </w:r>
            </w:hyperlink>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combine sets.</w:t>
            </w:r>
            <w:r w:rsidR="006F1273" w:rsidRPr="00986E3E">
              <w:rPr>
                <w:rFonts w:ascii="Arial" w:eastAsia="Times New Roman" w:hAnsi="Arial" w:cs="Arial"/>
                <w:color w:val="333333"/>
                <w:sz w:val="20"/>
                <w:szCs w:val="20"/>
              </w:rPr>
              <w:object w:dxaOrig="15045" w:dyaOrig="9360">
                <v:shape id="_x0000_i1133" type="#_x0000_t75" style="width:20.05pt;height:18.15pt" o:ole="">
                  <v:imagedata r:id="rId21" o:title=""/>
                </v:shape>
                <w:control r:id="rId46" w:name="DefaultOcxName17" w:shapeid="_x0000_i1133"/>
              </w:object>
            </w:r>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delete this set.</w:t>
            </w:r>
            <w:r w:rsidR="006F1273" w:rsidRPr="00986E3E">
              <w:rPr>
                <w:rFonts w:ascii="Arial" w:eastAsia="Times New Roman" w:hAnsi="Arial" w:cs="Arial"/>
                <w:color w:val="333333"/>
                <w:sz w:val="20"/>
                <w:szCs w:val="20"/>
              </w:rPr>
              <w:object w:dxaOrig="15045" w:dyaOrig="9360">
                <v:shape id="_x0000_i1136" type="#_x0000_t75" style="width:20.05pt;height:18.15pt" o:ole="">
                  <v:imagedata r:id="rId21" o:title=""/>
                </v:shape>
                <w:control r:id="rId47" w:name="DefaultOcxName18" w:shapeid="_x0000_i1136"/>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3" name="Picture 3"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F8F8F8"/>
            <w:noWrap/>
            <w:tcMar>
              <w:top w:w="60" w:type="dxa"/>
              <w:left w:w="0" w:type="dxa"/>
              <w:bottom w:w="0" w:type="dxa"/>
              <w:right w:w="0" w:type="dxa"/>
            </w:tcMar>
            <w:hideMark/>
          </w:tcPr>
          <w:p w:rsidR="00C9552A" w:rsidRPr="00986E3E" w:rsidRDefault="00C9552A" w:rsidP="00B74FCF">
            <w:pPr>
              <w:spacing w:after="0" w:line="240" w:lineRule="auto"/>
              <w:jc w:val="center"/>
              <w:rPr>
                <w:rFonts w:ascii="Arial" w:eastAsia="Times New Roman" w:hAnsi="Arial" w:cs="Arial"/>
                <w:color w:val="333333"/>
                <w:sz w:val="21"/>
                <w:szCs w:val="21"/>
                <w:lang w:eastAsia="en-GB"/>
              </w:rPr>
            </w:pPr>
            <w:r w:rsidRPr="00986E3E">
              <w:rPr>
                <w:rFonts w:ascii="Arial" w:eastAsia="Times New Roman" w:hAnsi="Arial" w:cs="Arial"/>
                <w:color w:val="333333"/>
                <w:sz w:val="21"/>
                <w:szCs w:val="21"/>
                <w:lang w:eastAsia="en-GB"/>
              </w:rPr>
              <w:t># 2</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b/>
                <w:bCs/>
                <w:color w:val="333333"/>
                <w:sz w:val="20"/>
                <w:szCs w:val="20"/>
                <w:lang w:eastAsia="en-GB"/>
              </w:rPr>
            </w:pPr>
            <w:hyperlink r:id="rId48" w:tooltip="Click to view the results" w:history="1">
              <w:r w:rsidR="00C9552A" w:rsidRPr="00986E3E">
                <w:rPr>
                  <w:rFonts w:ascii="Arial" w:eastAsia="Times New Roman" w:hAnsi="Arial" w:cs="Arial"/>
                  <w:b/>
                  <w:bCs/>
                  <w:color w:val="005A84"/>
                  <w:sz w:val="20"/>
                  <w:szCs w:val="20"/>
                  <w:lang w:eastAsia="en-GB"/>
                </w:rPr>
                <w:t>4,880</w:t>
              </w:r>
            </w:hyperlink>
          </w:p>
        </w:tc>
        <w:tc>
          <w:tcPr>
            <w:tcW w:w="0" w:type="auto"/>
            <w:shd w:val="clear" w:color="auto" w:fill="F8F8F8"/>
            <w:hideMark/>
          </w:tcPr>
          <w:p w:rsidR="00C9552A" w:rsidRPr="00986E3E" w:rsidRDefault="00C9552A" w:rsidP="00B74FCF">
            <w:pPr>
              <w:spacing w:after="0" w:line="240" w:lineRule="auto"/>
              <w:rPr>
                <w:rFonts w:ascii="Arial" w:eastAsia="Times New Roman" w:hAnsi="Arial" w:cs="Arial"/>
                <w:color w:val="333333"/>
                <w:sz w:val="20"/>
                <w:szCs w:val="20"/>
                <w:lang w:eastAsia="en-GB"/>
              </w:rPr>
            </w:pP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police or prison* or jail* or gaol*) NEAR/2 (personnel or staff or worker* or caseworker* or office* or official* or employee* or warder*)) </w:t>
            </w:r>
            <w:r w:rsidRPr="00986E3E">
              <w:rPr>
                <w:rFonts w:ascii="Arial" w:eastAsia="Times New Roman" w:hAnsi="Arial" w:cs="Arial"/>
                <w:i/>
                <w:iCs/>
                <w:color w:val="333333"/>
                <w:sz w:val="20"/>
                <w:szCs w:val="20"/>
                <w:lang w:eastAsia="en-GB"/>
              </w:rPr>
              <w:t>OR</w:t>
            </w:r>
            <w:r w:rsidRPr="00986E3E">
              <w:rPr>
                <w:rFonts w:ascii="Arial" w:eastAsia="Times New Roman" w:hAnsi="Arial" w:cs="Arial"/>
                <w:b/>
                <w:bCs/>
                <w:color w:val="333333"/>
                <w:sz w:val="20"/>
                <w:szCs w:val="20"/>
                <w:lang w:eastAsia="en-GB"/>
              </w:rPr>
              <w:t>TOPIC:</w:t>
            </w:r>
            <w:r w:rsidRPr="00986E3E">
              <w:rPr>
                <w:rFonts w:ascii="Arial" w:eastAsia="Times New Roman" w:hAnsi="Arial" w:cs="Arial"/>
                <w:color w:val="333333"/>
                <w:sz w:val="20"/>
                <w:szCs w:val="20"/>
                <w:lang w:eastAsia="en-GB"/>
              </w:rPr>
              <w:t> ((probation or parole or court* or justice) NEAR/2 (personnel or staff or worker* or caseworker* or office* or official* or employee* or warder*))</w:t>
            </w:r>
          </w:p>
          <w:p w:rsidR="00C9552A" w:rsidRPr="00986E3E" w:rsidRDefault="00C9552A" w:rsidP="00B74FCF">
            <w:pPr>
              <w:spacing w:after="0" w:line="240" w:lineRule="auto"/>
              <w:rPr>
                <w:rFonts w:ascii="Arial" w:eastAsia="Times New Roman" w:hAnsi="Arial" w:cs="Arial"/>
                <w:i/>
                <w:iCs/>
                <w:color w:val="666666"/>
                <w:sz w:val="18"/>
                <w:szCs w:val="18"/>
                <w:lang w:eastAsia="en-GB"/>
              </w:rPr>
            </w:pPr>
            <w:r w:rsidRPr="00986E3E">
              <w:rPr>
                <w:rFonts w:ascii="Arial" w:eastAsia="Times New Roman" w:hAnsi="Arial" w:cs="Arial"/>
                <w:i/>
                <w:iCs/>
                <w:color w:val="666666"/>
                <w:sz w:val="18"/>
                <w:szCs w:val="18"/>
                <w:lang w:eastAsia="en-GB"/>
              </w:rPr>
              <w:t>Indexes=SSCI Timespan=1995-201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hyperlink r:id="rId49" w:tooltip="Edit set #2" w:history="1">
              <w:r w:rsidR="00C9552A" w:rsidRPr="00986E3E">
                <w:rPr>
                  <w:rFonts w:ascii="Arial" w:eastAsia="Times New Roman" w:hAnsi="Arial" w:cs="Arial"/>
                  <w:color w:val="005A84"/>
                  <w:sz w:val="20"/>
                  <w:szCs w:val="20"/>
                  <w:lang w:eastAsia="en-GB"/>
                </w:rPr>
                <w:t>Edit</w:t>
              </w:r>
            </w:hyperlink>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combine sets.</w:t>
            </w:r>
            <w:r w:rsidR="006F1273" w:rsidRPr="00986E3E">
              <w:rPr>
                <w:rFonts w:ascii="Arial" w:eastAsia="Times New Roman" w:hAnsi="Arial" w:cs="Arial"/>
                <w:color w:val="333333"/>
                <w:sz w:val="20"/>
                <w:szCs w:val="20"/>
              </w:rPr>
              <w:object w:dxaOrig="15045" w:dyaOrig="9360">
                <v:shape id="_x0000_i1139" type="#_x0000_t75" style="width:20.05pt;height:18.15pt" o:ole="">
                  <v:imagedata r:id="rId21" o:title=""/>
                </v:shape>
                <w:control r:id="rId50" w:name="DefaultOcxName19" w:shapeid="_x0000_i1139"/>
              </w:object>
            </w:r>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delete this set.</w:t>
            </w:r>
            <w:r w:rsidR="006F1273" w:rsidRPr="00986E3E">
              <w:rPr>
                <w:rFonts w:ascii="Arial" w:eastAsia="Times New Roman" w:hAnsi="Arial" w:cs="Arial"/>
                <w:color w:val="333333"/>
                <w:sz w:val="20"/>
                <w:szCs w:val="20"/>
              </w:rPr>
              <w:object w:dxaOrig="15045" w:dyaOrig="9360">
                <v:shape id="_x0000_i1142" type="#_x0000_t75" style="width:20.05pt;height:18.15pt" o:ole="">
                  <v:imagedata r:id="rId21" o:title=""/>
                </v:shape>
                <w:control r:id="rId51" w:name="DefaultOcxName20" w:shapeid="_x0000_i1142"/>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2" name="Picture 2"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F8F8F8"/>
            <w:noWrap/>
            <w:tcMar>
              <w:top w:w="60" w:type="dxa"/>
              <w:left w:w="0" w:type="dxa"/>
              <w:bottom w:w="0" w:type="dxa"/>
              <w:right w:w="0" w:type="dxa"/>
            </w:tcMar>
            <w:hideMark/>
          </w:tcPr>
          <w:p w:rsidR="00C9552A" w:rsidRPr="00986E3E" w:rsidRDefault="00C9552A" w:rsidP="00B74FCF">
            <w:pPr>
              <w:spacing w:after="0" w:line="240" w:lineRule="auto"/>
              <w:jc w:val="center"/>
              <w:rPr>
                <w:rFonts w:ascii="Arial" w:eastAsia="Times New Roman" w:hAnsi="Arial" w:cs="Arial"/>
                <w:color w:val="333333"/>
                <w:sz w:val="21"/>
                <w:szCs w:val="21"/>
                <w:lang w:eastAsia="en-GB"/>
              </w:rPr>
            </w:pPr>
            <w:r w:rsidRPr="00986E3E">
              <w:rPr>
                <w:rFonts w:ascii="Arial" w:eastAsia="Times New Roman" w:hAnsi="Arial" w:cs="Arial"/>
                <w:color w:val="333333"/>
                <w:sz w:val="21"/>
                <w:szCs w:val="21"/>
                <w:lang w:eastAsia="en-GB"/>
              </w:rPr>
              <w:t># 1</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b/>
                <w:bCs/>
                <w:color w:val="333333"/>
                <w:sz w:val="20"/>
                <w:szCs w:val="20"/>
                <w:lang w:eastAsia="en-GB"/>
              </w:rPr>
            </w:pPr>
            <w:hyperlink r:id="rId52" w:tooltip="Click to view the results" w:history="1">
              <w:r w:rsidR="00C9552A" w:rsidRPr="00986E3E">
                <w:rPr>
                  <w:rFonts w:ascii="Arial" w:eastAsia="Times New Roman" w:hAnsi="Arial" w:cs="Arial"/>
                  <w:b/>
                  <w:bCs/>
                  <w:color w:val="005A84"/>
                  <w:sz w:val="20"/>
                  <w:szCs w:val="20"/>
                  <w:lang w:eastAsia="en-GB"/>
                </w:rPr>
                <w:t>11,641</w:t>
              </w:r>
            </w:hyperlink>
          </w:p>
        </w:tc>
        <w:tc>
          <w:tcPr>
            <w:tcW w:w="0" w:type="auto"/>
            <w:shd w:val="clear" w:color="auto" w:fill="F8F8F8"/>
            <w:hideMark/>
          </w:tcPr>
          <w:p w:rsidR="00C9552A" w:rsidRPr="00986E3E" w:rsidRDefault="00C9552A" w:rsidP="00B74FCF">
            <w:pPr>
              <w:spacing w:after="0" w:line="240" w:lineRule="auto"/>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TS=("criminal justice") OR TS=("youth justice") OR TS=("juvenile justice") OR TS=("law enforcement")</w:t>
            </w:r>
          </w:p>
          <w:p w:rsidR="00C9552A" w:rsidRPr="00986E3E" w:rsidRDefault="00C9552A" w:rsidP="00B74FCF">
            <w:pPr>
              <w:spacing w:after="0" w:line="240" w:lineRule="auto"/>
              <w:rPr>
                <w:rFonts w:ascii="Arial" w:eastAsia="Times New Roman" w:hAnsi="Arial" w:cs="Arial"/>
                <w:i/>
                <w:iCs/>
                <w:color w:val="666666"/>
                <w:sz w:val="18"/>
                <w:szCs w:val="18"/>
                <w:lang w:eastAsia="en-GB"/>
              </w:rPr>
            </w:pPr>
            <w:r w:rsidRPr="00986E3E">
              <w:rPr>
                <w:rFonts w:ascii="Arial" w:eastAsia="Times New Roman" w:hAnsi="Arial" w:cs="Arial"/>
                <w:i/>
                <w:iCs/>
                <w:color w:val="666666"/>
                <w:sz w:val="18"/>
                <w:szCs w:val="18"/>
                <w:lang w:eastAsia="en-GB"/>
              </w:rPr>
              <w:t>Indexes=SSCI Timespan=1995-2015</w:t>
            </w:r>
          </w:p>
        </w:tc>
        <w:tc>
          <w:tcPr>
            <w:tcW w:w="0" w:type="auto"/>
            <w:shd w:val="clear" w:color="auto" w:fill="F8F8F8"/>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hyperlink r:id="rId53" w:tooltip="Edit set #1" w:history="1">
              <w:r w:rsidR="00C9552A" w:rsidRPr="00986E3E">
                <w:rPr>
                  <w:rFonts w:ascii="Arial" w:eastAsia="Times New Roman" w:hAnsi="Arial" w:cs="Arial"/>
                  <w:color w:val="005A84"/>
                  <w:sz w:val="20"/>
                  <w:szCs w:val="20"/>
                  <w:lang w:eastAsia="en-GB"/>
                </w:rPr>
                <w:t>Edit</w:t>
              </w:r>
            </w:hyperlink>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combine sets.</w:t>
            </w:r>
            <w:r w:rsidR="006F1273" w:rsidRPr="00986E3E">
              <w:rPr>
                <w:rFonts w:ascii="Arial" w:eastAsia="Times New Roman" w:hAnsi="Arial" w:cs="Arial"/>
                <w:color w:val="333333"/>
                <w:sz w:val="20"/>
                <w:szCs w:val="20"/>
              </w:rPr>
              <w:object w:dxaOrig="15045" w:dyaOrig="9360">
                <v:shape id="_x0000_i1145" type="#_x0000_t75" style="width:20.05pt;height:18.15pt" o:ole="">
                  <v:imagedata r:id="rId21" o:title=""/>
                </v:shape>
                <w:control r:id="rId54" w:name="DefaultOcxName21" w:shapeid="_x0000_i1145"/>
              </w:object>
            </w:r>
          </w:p>
        </w:tc>
        <w:tc>
          <w:tcPr>
            <w:tcW w:w="0" w:type="auto"/>
            <w:shd w:val="clear" w:color="auto" w:fill="F8F8F8"/>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Select to delete this set.</w:t>
            </w:r>
            <w:r w:rsidR="006F1273" w:rsidRPr="00986E3E">
              <w:rPr>
                <w:rFonts w:ascii="Arial" w:eastAsia="Times New Roman" w:hAnsi="Arial" w:cs="Arial"/>
                <w:color w:val="333333"/>
                <w:sz w:val="20"/>
                <w:szCs w:val="20"/>
              </w:rPr>
              <w:object w:dxaOrig="15045" w:dyaOrig="9360">
                <v:shape id="_x0000_i1148" type="#_x0000_t75" style="width:20.05pt;height:18.15pt" o:ole="">
                  <v:imagedata r:id="rId21" o:title=""/>
                </v:shape>
                <w:control r:id="rId55" w:name="DefaultOcxName22" w:shapeid="_x0000_i1148"/>
              </w:object>
            </w:r>
          </w:p>
        </w:tc>
      </w:tr>
      <w:tr w:rsidR="00C9552A" w:rsidRPr="00986E3E" w:rsidTr="00B74FCF">
        <w:trPr>
          <w:trHeight w:val="15"/>
          <w:tblCellSpacing w:w="22" w:type="dxa"/>
        </w:trPr>
        <w:tc>
          <w:tcPr>
            <w:tcW w:w="0" w:type="auto"/>
            <w:gridSpan w:val="6"/>
            <w:shd w:val="clear" w:color="auto" w:fill="CCCCCC"/>
            <w:vAlign w:val="center"/>
            <w:hideMark/>
          </w:tcPr>
          <w:p w:rsidR="00C9552A" w:rsidRPr="00986E3E" w:rsidRDefault="00C9552A" w:rsidP="00B74FCF">
            <w:pPr>
              <w:spacing w:after="0" w:line="15" w:lineRule="atLeast"/>
              <w:rPr>
                <w:rFonts w:ascii="Arial" w:eastAsia="Times New Roman" w:hAnsi="Arial" w:cs="Arial"/>
                <w:color w:val="333333"/>
                <w:sz w:val="20"/>
                <w:szCs w:val="20"/>
                <w:lang w:eastAsia="en-GB"/>
              </w:rPr>
            </w:pPr>
            <w:r>
              <w:rPr>
                <w:rFonts w:ascii="Arial" w:eastAsia="Times New Roman" w:hAnsi="Arial" w:cs="Arial"/>
                <w:noProof/>
                <w:color w:val="333333"/>
                <w:sz w:val="20"/>
                <w:szCs w:val="20"/>
                <w:lang w:val="en-US"/>
              </w:rPr>
              <w:drawing>
                <wp:inline distT="0" distB="0" distL="0" distR="0">
                  <wp:extent cx="10160" cy="10160"/>
                  <wp:effectExtent l="0" t="0" r="0" b="0"/>
                  <wp:docPr id="1" name="Picture 1" descr="http://images.webofknowledge.com/WOKRS519B3/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images.webofknowledge.com/WOKRS519B3/images/spacer.gi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60" cy="10160"/>
                          </a:xfrm>
                          <a:prstGeom prst="rect">
                            <a:avLst/>
                          </a:prstGeom>
                          <a:noFill/>
                          <a:ln>
                            <a:noFill/>
                          </a:ln>
                        </pic:spPr>
                      </pic:pic>
                    </a:graphicData>
                  </a:graphic>
                </wp:inline>
              </w:drawing>
            </w:r>
          </w:p>
        </w:tc>
      </w:tr>
      <w:tr w:rsidR="00C9552A" w:rsidRPr="00986E3E" w:rsidTr="00B74FCF">
        <w:trPr>
          <w:tblCellSpacing w:w="22" w:type="dxa"/>
        </w:trPr>
        <w:tc>
          <w:tcPr>
            <w:tcW w:w="0" w:type="auto"/>
            <w:shd w:val="clear" w:color="auto" w:fill="E6E6E6"/>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 </w:t>
            </w:r>
          </w:p>
        </w:tc>
        <w:tc>
          <w:tcPr>
            <w:tcW w:w="0" w:type="auto"/>
            <w:shd w:val="clear" w:color="auto" w:fill="E6E6E6"/>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 </w:t>
            </w:r>
          </w:p>
        </w:tc>
        <w:tc>
          <w:tcPr>
            <w:tcW w:w="0" w:type="auto"/>
            <w:shd w:val="clear" w:color="auto" w:fill="E6E6E6"/>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lang w:eastAsia="en-GB"/>
              </w:rPr>
              <w:t> </w:t>
            </w:r>
          </w:p>
        </w:tc>
        <w:tc>
          <w:tcPr>
            <w:tcW w:w="0" w:type="auto"/>
            <w:shd w:val="clear" w:color="auto" w:fill="E6E6E6"/>
            <w:hideMark/>
          </w:tcPr>
          <w:p w:rsidR="00C9552A" w:rsidRPr="00986E3E" w:rsidRDefault="00C9552A" w:rsidP="00B74FCF">
            <w:pPr>
              <w:spacing w:after="0" w:line="240" w:lineRule="auto"/>
              <w:jc w:val="center"/>
              <w:rPr>
                <w:rFonts w:ascii="Arial" w:eastAsia="Times New Roman" w:hAnsi="Arial" w:cs="Arial"/>
                <w:color w:val="333333"/>
                <w:sz w:val="20"/>
                <w:szCs w:val="20"/>
                <w:lang w:eastAsia="en-GB"/>
              </w:rPr>
            </w:pPr>
          </w:p>
        </w:tc>
        <w:tc>
          <w:tcPr>
            <w:tcW w:w="0" w:type="auto"/>
            <w:shd w:val="clear" w:color="auto" w:fill="E6E6E6"/>
            <w:hideMark/>
          </w:tcPr>
          <w:p w:rsidR="00C9552A" w:rsidRPr="00986E3E" w:rsidRDefault="006F1273" w:rsidP="00B74FCF">
            <w:pPr>
              <w:spacing w:after="0" w:line="240" w:lineRule="auto"/>
              <w:jc w:val="center"/>
              <w:rPr>
                <w:rFonts w:ascii="Arial" w:eastAsia="Times New Roman" w:hAnsi="Arial" w:cs="Arial"/>
                <w:color w:val="333333"/>
                <w:sz w:val="20"/>
                <w:szCs w:val="20"/>
                <w:lang w:eastAsia="en-GB"/>
              </w:rPr>
            </w:pPr>
            <w:r w:rsidRPr="00986E3E">
              <w:rPr>
                <w:rFonts w:ascii="Arial" w:eastAsia="Times New Roman" w:hAnsi="Arial" w:cs="Arial"/>
                <w:color w:val="333333"/>
                <w:sz w:val="20"/>
                <w:szCs w:val="20"/>
              </w:rPr>
              <w:object w:dxaOrig="15045" w:dyaOrig="9360">
                <v:shape id="_x0000_i1151" type="#_x0000_t75" style="width:20.05pt;height:18.15pt" o:ole="">
                  <v:imagedata r:id="rId11" o:title=""/>
                </v:shape>
                <w:control r:id="rId56" w:name="DefaultOcxName23" w:shapeid="_x0000_i1151"/>
              </w:object>
            </w:r>
            <w:r w:rsidR="00C9552A" w:rsidRPr="00986E3E">
              <w:rPr>
                <w:rFonts w:ascii="Arial" w:eastAsia="Times New Roman" w:hAnsi="Arial" w:cs="Arial"/>
                <w:color w:val="333333"/>
                <w:sz w:val="20"/>
                <w:szCs w:val="20"/>
                <w:lang w:eastAsia="en-GB"/>
              </w:rPr>
              <w:t> AND </w:t>
            </w:r>
            <w:r w:rsidRPr="00986E3E">
              <w:rPr>
                <w:rFonts w:ascii="Arial" w:eastAsia="Times New Roman" w:hAnsi="Arial" w:cs="Arial"/>
                <w:color w:val="333333"/>
                <w:sz w:val="20"/>
                <w:szCs w:val="20"/>
              </w:rPr>
              <w:object w:dxaOrig="15045" w:dyaOrig="9360">
                <v:shape id="_x0000_i1154" type="#_x0000_t75" style="width:20.05pt;height:18.15pt" o:ole="">
                  <v:imagedata r:id="rId11" o:title=""/>
                </v:shape>
                <w:control r:id="rId57" w:name="DefaultOcxName24" w:shapeid="_x0000_i1154"/>
              </w:object>
            </w:r>
            <w:r w:rsidR="00C9552A" w:rsidRPr="00986E3E">
              <w:rPr>
                <w:rFonts w:ascii="Arial" w:eastAsia="Times New Roman" w:hAnsi="Arial" w:cs="Arial"/>
                <w:color w:val="333333"/>
                <w:sz w:val="20"/>
                <w:szCs w:val="20"/>
                <w:lang w:eastAsia="en-GB"/>
              </w:rPr>
              <w:t> OR</w:t>
            </w:r>
          </w:p>
          <w:p w:rsidR="00C9552A" w:rsidRPr="00986E3E" w:rsidRDefault="006F1273" w:rsidP="00B74FCF">
            <w:pPr>
              <w:spacing w:after="0" w:line="240" w:lineRule="auto"/>
              <w:jc w:val="center"/>
              <w:textAlignment w:val="bottom"/>
              <w:rPr>
                <w:rFonts w:ascii="Arial" w:eastAsia="Times New Roman" w:hAnsi="Arial" w:cs="Arial"/>
                <w:b/>
                <w:bCs/>
                <w:color w:val="333333"/>
                <w:sz w:val="23"/>
                <w:szCs w:val="23"/>
                <w:lang w:eastAsia="en-GB"/>
              </w:rPr>
            </w:pPr>
            <w:r w:rsidRPr="00986E3E">
              <w:rPr>
                <w:rFonts w:ascii="Arial" w:eastAsia="Times New Roman" w:hAnsi="Arial" w:cs="Arial"/>
                <w:b/>
                <w:bCs/>
                <w:color w:val="333333"/>
                <w:sz w:val="23"/>
                <w:szCs w:val="23"/>
              </w:rPr>
              <w:object w:dxaOrig="15045" w:dyaOrig="9360">
                <v:shape id="_x0000_i1156" type="#_x0000_t75" style="width:1in;height:1in" o:ole="">
                  <v:imagedata r:id="rId14" o:title=""/>
                </v:shape>
                <w:control r:id="rId58" w:name="DefaultOcxName25" w:shapeid="_x0000_i1156"/>
              </w:object>
            </w:r>
          </w:p>
        </w:tc>
        <w:tc>
          <w:tcPr>
            <w:tcW w:w="0" w:type="auto"/>
            <w:shd w:val="clear" w:color="auto" w:fill="E6E6E6"/>
            <w:hideMark/>
          </w:tcPr>
          <w:p w:rsidR="00C9552A" w:rsidRPr="00986E3E" w:rsidRDefault="006F1273" w:rsidP="00B74FCF">
            <w:pPr>
              <w:spacing w:after="0" w:line="240" w:lineRule="auto"/>
              <w:jc w:val="center"/>
              <w:textAlignment w:val="bottom"/>
              <w:rPr>
                <w:rFonts w:ascii="Arial" w:eastAsia="Times New Roman" w:hAnsi="Arial" w:cs="Arial"/>
                <w:b/>
                <w:bCs/>
                <w:color w:val="333333"/>
                <w:sz w:val="23"/>
                <w:szCs w:val="23"/>
                <w:lang w:eastAsia="en-GB"/>
              </w:rPr>
            </w:pPr>
            <w:r w:rsidRPr="00986E3E">
              <w:rPr>
                <w:rFonts w:ascii="Arial" w:eastAsia="Times New Roman" w:hAnsi="Arial" w:cs="Arial"/>
                <w:b/>
                <w:bCs/>
                <w:color w:val="333333"/>
                <w:sz w:val="23"/>
                <w:szCs w:val="23"/>
              </w:rPr>
              <w:object w:dxaOrig="15045" w:dyaOrig="9360">
                <v:shape id="_x0000_i1158" type="#_x0000_t75" style="width:1in;height:1in" o:ole="">
                  <v:imagedata r:id="rId14" o:title=""/>
                </v:shape>
                <w:control r:id="rId59" w:name="DefaultOcxName26" w:shapeid="_x0000_i1158"/>
              </w:object>
            </w:r>
            <w:r w:rsidR="00C9552A" w:rsidRPr="00986E3E">
              <w:rPr>
                <w:rFonts w:ascii="Arial" w:eastAsia="Times New Roman" w:hAnsi="Arial" w:cs="Arial"/>
                <w:b/>
                <w:bCs/>
                <w:color w:val="333333"/>
                <w:sz w:val="23"/>
                <w:szCs w:val="23"/>
                <w:lang w:eastAsia="en-GB"/>
              </w:rPr>
              <w:t> </w:t>
            </w:r>
            <w:r w:rsidR="00C9552A" w:rsidRPr="00986E3E">
              <w:rPr>
                <w:rFonts w:ascii="Arial" w:eastAsia="Times New Roman" w:hAnsi="Arial" w:cs="Arial"/>
                <w:b/>
                <w:bCs/>
                <w:color w:val="333333"/>
                <w:sz w:val="23"/>
                <w:szCs w:val="23"/>
                <w:lang w:eastAsia="en-GB"/>
              </w:rPr>
              <w:br/>
            </w:r>
            <w:r w:rsidRPr="00986E3E">
              <w:rPr>
                <w:rFonts w:ascii="Arial" w:eastAsia="Times New Roman" w:hAnsi="Arial" w:cs="Arial"/>
                <w:b/>
                <w:bCs/>
                <w:color w:val="333333"/>
                <w:sz w:val="23"/>
                <w:szCs w:val="23"/>
              </w:rPr>
              <w:object w:dxaOrig="15045" w:dyaOrig="9360">
                <v:shape id="_x0000_i1160" type="#_x0000_t75" style="width:1in;height:1in" o:ole="">
                  <v:imagedata r:id="rId14" o:title=""/>
                </v:shape>
                <w:control r:id="rId60" w:name="DefaultOcxName27" w:shapeid="_x0000_i1160"/>
              </w:object>
            </w:r>
          </w:p>
        </w:tc>
      </w:tr>
    </w:tbl>
    <w:p w:rsidR="00C9552A" w:rsidRDefault="00C9552A" w:rsidP="00C9552A"/>
    <w:p w:rsidR="00C9552A" w:rsidRPr="005841B7" w:rsidRDefault="006F1273" w:rsidP="005841B7">
      <w:pPr>
        <w:rPr>
          <w:b/>
        </w:rPr>
      </w:pPr>
      <w:r w:rsidRPr="006F1273">
        <w:rPr>
          <w:b/>
        </w:rPr>
        <w:pict>
          <v:rect id="_x0000_i1081" style="width:0;height:1.5pt" o:hralign="center" o:hrstd="t" o:hr="t" fillcolor="#a0a0a0" stroked="f"/>
        </w:pict>
      </w:r>
    </w:p>
    <w:p w:rsidR="007E4EDC" w:rsidRDefault="007E4EDC" w:rsidP="00B616DD">
      <w:pPr>
        <w:spacing w:after="0"/>
        <w:rPr>
          <w:b/>
        </w:rPr>
      </w:pPr>
    </w:p>
    <w:p w:rsidR="007E4EDC" w:rsidRPr="007E4EDC" w:rsidRDefault="0098528E" w:rsidP="007E4EDC">
      <w:pPr>
        <w:spacing w:after="0"/>
        <w:rPr>
          <w:b/>
        </w:rPr>
      </w:pPr>
      <w:r>
        <w:rPr>
          <w:b/>
        </w:rPr>
        <w:t>M</w:t>
      </w:r>
      <w:r w:rsidR="007E4EDC" w:rsidRPr="007E4EDC">
        <w:rPr>
          <w:b/>
        </w:rPr>
        <w:t>ental health websites</w:t>
      </w:r>
      <w:r>
        <w:rPr>
          <w:b/>
        </w:rPr>
        <w:t xml:space="preserve"> searched</w:t>
      </w:r>
    </w:p>
    <w:p w:rsidR="0098528E" w:rsidRDefault="0098528E" w:rsidP="007E4EDC"/>
    <w:p w:rsidR="007E4EDC" w:rsidRPr="006E778A" w:rsidRDefault="007E4EDC" w:rsidP="007E4EDC">
      <w:r w:rsidRPr="006E778A">
        <w:t>The websites of the following organisations were searched on 10.12.2015</w:t>
      </w:r>
    </w:p>
    <w:p w:rsidR="007E4EDC" w:rsidRPr="006E778A" w:rsidRDefault="007E4EDC" w:rsidP="007E4EDC">
      <w:pPr>
        <w:pStyle w:val="ListParagraph"/>
        <w:numPr>
          <w:ilvl w:val="0"/>
          <w:numId w:val="2"/>
        </w:numPr>
      </w:pPr>
      <w:r w:rsidRPr="006E778A">
        <w:t xml:space="preserve">NHS Confederation’s Mental Health Network: </w:t>
      </w:r>
      <w:hyperlink r:id="rId61" w:history="1">
        <w:r w:rsidRPr="006E778A">
          <w:rPr>
            <w:rStyle w:val="Hyperlink"/>
          </w:rPr>
          <w:t>http://www.nhsconfed.org/resources/2014/02/mental-health-and-crisis-care</w:t>
        </w:r>
      </w:hyperlink>
    </w:p>
    <w:p w:rsidR="007E4EDC" w:rsidRPr="006E778A" w:rsidRDefault="007E4EDC" w:rsidP="007E4EDC">
      <w:pPr>
        <w:pStyle w:val="ListParagraph"/>
        <w:numPr>
          <w:ilvl w:val="0"/>
          <w:numId w:val="2"/>
        </w:numPr>
      </w:pPr>
      <w:r w:rsidRPr="006E778A">
        <w:t>Mental Health and policing: improving crisis care</w:t>
      </w:r>
    </w:p>
    <w:p w:rsidR="007E4EDC" w:rsidRDefault="007E4EDC" w:rsidP="007E4EDC">
      <w:pPr>
        <w:pStyle w:val="ListParagraph"/>
        <w:numPr>
          <w:ilvl w:val="0"/>
          <w:numId w:val="2"/>
        </w:numPr>
      </w:pPr>
      <w:r w:rsidRPr="006E778A">
        <w:t>Sainsbury’s centre for mental health</w:t>
      </w:r>
      <w:r>
        <w:t xml:space="preserve"> now Centre for Mental Health)</w:t>
      </w:r>
      <w:r w:rsidRPr="006E778A">
        <w:t xml:space="preserve">: </w:t>
      </w:r>
      <w:hyperlink r:id="rId62" w:history="1">
        <w:r w:rsidRPr="006E778A">
          <w:rPr>
            <w:rStyle w:val="Hyperlink"/>
          </w:rPr>
          <w:t>http://www.centreformentalhealth.org.uk/personality-disorder-and-complex-needs</w:t>
        </w:r>
      </w:hyperlink>
    </w:p>
    <w:p w:rsidR="007E4EDC" w:rsidRDefault="006F1273" w:rsidP="007E4EDC">
      <w:pPr>
        <w:pStyle w:val="ListParagraph"/>
        <w:numPr>
          <w:ilvl w:val="0"/>
          <w:numId w:val="2"/>
        </w:numPr>
      </w:pPr>
      <w:r>
        <w:fldChar w:fldCharType="begin">
          <w:fldData xml:space="preserve">PEVuZE5vdGU+PENpdGU+PEF1dGhvcj5EcmVubmFuPC9BdXRob3I+PFllYXI+MjAxNDwvWWVhcj48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</w:fldData>
        </w:fldChar>
      </w:r>
      <w:r w:rsidR="007E4EDC">
        <w:instrText xml:space="preserve"> ADDIN EN.CITE </w:instrText>
      </w:r>
      <w:r>
        <w:fldChar w:fldCharType="begin">
          <w:fldData xml:space="preserve">PEVuZE5vdGU+PENpdGU+PEF1dGhvcj5EcmVubmFuPC9BdXRob3I+PFllYXI+MjAxNDwvWWVhcj48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</w:fldData>
        </w:fldChar>
      </w:r>
      <w:r w:rsidR="007E4EDC">
        <w:instrText xml:space="preserve"> ADDIN EN.CITE.DATA </w:instrText>
      </w:r>
      <w:r>
        <w:fldChar w:fldCharType="end"/>
      </w:r>
      <w:r>
        <w:fldChar w:fldCharType="separate"/>
      </w:r>
      <w:r w:rsidR="007E4EDC">
        <w:rPr>
          <w:noProof/>
        </w:rPr>
        <w:t>[</w:t>
      </w:r>
      <w:hyperlink w:anchor="_ENREF_1" w:tooltip="Drennan, 2014 #2" w:history="1">
        <w:r w:rsidR="007E4EDC">
          <w:rPr>
            <w:noProof/>
          </w:rPr>
          <w:t>1-3</w:t>
        </w:r>
      </w:hyperlink>
      <w:r w:rsidR="007E4EDC">
        <w:rPr>
          <w:noProof/>
        </w:rPr>
        <w:t>]</w:t>
      </w:r>
      <w:r>
        <w:fldChar w:fldCharType="end"/>
      </w:r>
    </w:p>
    <w:p w:rsidR="007E4EDC" w:rsidRPr="006E778A" w:rsidRDefault="007E4EDC" w:rsidP="007E4EDC">
      <w:pPr>
        <w:pStyle w:val="ListParagraph"/>
        <w:numPr>
          <w:ilvl w:val="0"/>
          <w:numId w:val="2"/>
        </w:numPr>
      </w:pPr>
      <w:r w:rsidRPr="006E778A">
        <w:t>The Bradley Commission: Personality disorder and complex needs</w:t>
      </w:r>
    </w:p>
    <w:p w:rsidR="007E4EDC" w:rsidRPr="006E778A" w:rsidRDefault="007E4EDC" w:rsidP="007E4EDC">
      <w:pPr>
        <w:pStyle w:val="ListParagraph"/>
        <w:numPr>
          <w:ilvl w:val="0"/>
          <w:numId w:val="2"/>
        </w:numPr>
      </w:pPr>
      <w:r w:rsidRPr="006E778A">
        <w:t xml:space="preserve">The police foundation: </w:t>
      </w:r>
      <w:r>
        <w:t xml:space="preserve"> </w:t>
      </w:r>
      <w:hyperlink r:id="rId63" w:history="1">
        <w:r w:rsidRPr="006E778A">
          <w:rPr>
            <w:rStyle w:val="Hyperlink"/>
          </w:rPr>
          <w:t>http://www.police-foundation.org.uk/uploads/holding/policy/policing_and_mental_health_resp.pdf</w:t>
        </w:r>
      </w:hyperlink>
      <w:r w:rsidRPr="006E778A">
        <w:t xml:space="preserve"> </w:t>
      </w:r>
    </w:p>
    <w:p w:rsidR="007E4EDC" w:rsidRDefault="006F1273" w:rsidP="007E4EDC">
      <w:pPr>
        <w:pStyle w:val="ListParagraph"/>
        <w:numPr>
          <w:ilvl w:val="0"/>
          <w:numId w:val="2"/>
        </w:numPr>
      </w:pPr>
      <w:hyperlink r:id="rId64" w:history="1">
        <w:r w:rsidR="007E4EDC" w:rsidRPr="006E778A">
          <w:rPr>
            <w:rStyle w:val="Hyperlink"/>
          </w:rPr>
          <w:t>Mental Health Foundation</w:t>
        </w:r>
      </w:hyperlink>
      <w:r w:rsidR="007E4EDC" w:rsidRPr="006E778A">
        <w:br/>
      </w:r>
      <w:hyperlink r:id="rId65" w:history="1">
        <w:r w:rsidR="007E4EDC" w:rsidRPr="006E778A">
          <w:rPr>
            <w:rStyle w:val="Hyperlink"/>
          </w:rPr>
          <w:t>Together</w:t>
        </w:r>
      </w:hyperlink>
      <w:r w:rsidR="007E4EDC" w:rsidRPr="006E778A">
        <w:t xml:space="preserve"> for mental wellbeing</w:t>
      </w:r>
      <w:r w:rsidR="007E4EDC" w:rsidRPr="006E778A">
        <w:br/>
      </w:r>
      <w:hyperlink r:id="rId66" w:history="1">
        <w:r w:rsidR="007E4EDC" w:rsidRPr="006E778A">
          <w:rPr>
            <w:rStyle w:val="Hyperlink"/>
          </w:rPr>
          <w:t>The Centre for Mental Health</w:t>
        </w:r>
      </w:hyperlink>
    </w:p>
    <w:p w:rsidR="007E4EDC" w:rsidRDefault="006F1273" w:rsidP="007E4EDC">
      <w:pPr>
        <w:pStyle w:val="ListParagraph"/>
        <w:numPr>
          <w:ilvl w:val="0"/>
          <w:numId w:val="2"/>
        </w:numPr>
      </w:pPr>
      <w:hyperlink r:id="rId67" w:history="1">
        <w:r w:rsidR="007E4EDC" w:rsidRPr="006E778A">
          <w:rPr>
            <w:rStyle w:val="Hyperlink"/>
          </w:rPr>
          <w:t>Depression Alliance </w:t>
        </w:r>
      </w:hyperlink>
    </w:p>
    <w:p w:rsidR="007E4EDC" w:rsidRDefault="007E4EDC" w:rsidP="007E4EDC">
      <w:pPr>
        <w:pStyle w:val="ListParagraph"/>
        <w:numPr>
          <w:ilvl w:val="0"/>
          <w:numId w:val="2"/>
        </w:numPr>
      </w:pPr>
      <w:r w:rsidRPr="006E778A">
        <w:t>Black Mental Health</w:t>
      </w:r>
    </w:p>
    <w:p w:rsidR="007E4EDC" w:rsidRDefault="006F1273" w:rsidP="007E4EDC">
      <w:pPr>
        <w:pStyle w:val="ListParagraph"/>
        <w:numPr>
          <w:ilvl w:val="0"/>
          <w:numId w:val="2"/>
        </w:numPr>
      </w:pPr>
      <w:hyperlink r:id="rId68" w:history="1">
        <w:r w:rsidR="007E4EDC" w:rsidRPr="006E778A">
          <w:rPr>
            <w:rStyle w:val="Hyperlink"/>
          </w:rPr>
          <w:t>British Association for Counselling and Psychotherapy</w:t>
        </w:r>
      </w:hyperlink>
    </w:p>
    <w:p w:rsidR="007E4EDC" w:rsidRDefault="007E4EDC" w:rsidP="007E4EDC">
      <w:pPr>
        <w:pStyle w:val="ListParagraph"/>
        <w:numPr>
          <w:ilvl w:val="0"/>
          <w:numId w:val="2"/>
        </w:numPr>
      </w:pPr>
      <w:r w:rsidRPr="006E778A">
        <w:t>Mind</w:t>
      </w:r>
      <w:r>
        <w:t xml:space="preserve">: AH-M </w:t>
      </w:r>
      <w:proofErr w:type="gramStart"/>
      <w:r w:rsidRPr="006E778A">
        <w:t>Spoke</w:t>
      </w:r>
      <w:proofErr w:type="gramEnd"/>
      <w:r w:rsidRPr="006E778A">
        <w:t xml:space="preserve"> with them. The training they offer </w:t>
      </w:r>
      <w:r>
        <w:t xml:space="preserve">(and evaluate) </w:t>
      </w:r>
      <w:r w:rsidRPr="006E778A">
        <w:t>focu</w:t>
      </w:r>
      <w:r>
        <w:t>sses</w:t>
      </w:r>
      <w:r w:rsidRPr="006E778A">
        <w:t xml:space="preserve"> on emergency service person</w:t>
      </w:r>
      <w:r>
        <w:t>n</w:t>
      </w:r>
      <w:r w:rsidRPr="006E778A">
        <w:t>e</w:t>
      </w:r>
      <w:r>
        <w:t>l</w:t>
      </w:r>
      <w:r w:rsidRPr="006E778A">
        <w:t xml:space="preserve"> and their mental health and resilience, rather than those that they come in</w:t>
      </w:r>
      <w:r>
        <w:t>to contact with.</w:t>
      </w:r>
    </w:p>
    <w:p w:rsidR="007E4EDC" w:rsidRDefault="007E4EDC" w:rsidP="007E4EDC">
      <w:pPr>
        <w:pStyle w:val="ListParagraph"/>
        <w:numPr>
          <w:ilvl w:val="0"/>
          <w:numId w:val="2"/>
        </w:numPr>
      </w:pPr>
      <w:r w:rsidRPr="006E778A">
        <w:t>Rethink</w:t>
      </w:r>
    </w:p>
    <w:p w:rsidR="007E4EDC" w:rsidRDefault="006F1273" w:rsidP="007E4EDC">
      <w:pPr>
        <w:pStyle w:val="ListParagraph"/>
        <w:numPr>
          <w:ilvl w:val="0"/>
          <w:numId w:val="2"/>
        </w:numPr>
      </w:pPr>
      <w:hyperlink r:id="rId69" w:history="1">
        <w:r w:rsidR="007E4EDC" w:rsidRPr="006E778A">
          <w:rPr>
            <w:rStyle w:val="Hyperlink"/>
          </w:rPr>
          <w:t>Breakthrough</w:t>
        </w:r>
      </w:hyperlink>
    </w:p>
    <w:p w:rsidR="007E4EDC" w:rsidRDefault="006F1273" w:rsidP="007E4EDC">
      <w:pPr>
        <w:pStyle w:val="ListParagraph"/>
        <w:numPr>
          <w:ilvl w:val="0"/>
          <w:numId w:val="2"/>
        </w:numPr>
      </w:pPr>
      <w:hyperlink r:id="rId70" w:history="1">
        <w:r w:rsidR="007E4EDC" w:rsidRPr="006E778A">
          <w:rPr>
            <w:rStyle w:val="Hyperlink"/>
          </w:rPr>
          <w:t>PANDAS Foundation</w:t>
        </w:r>
      </w:hyperlink>
    </w:p>
    <w:p w:rsidR="007E4EDC" w:rsidRDefault="006F1273" w:rsidP="007E4EDC">
      <w:pPr>
        <w:pStyle w:val="ListParagraph"/>
        <w:numPr>
          <w:ilvl w:val="0"/>
          <w:numId w:val="2"/>
        </w:numPr>
      </w:pPr>
      <w:hyperlink r:id="rId71" w:history="1">
        <w:r w:rsidR="007E4EDC" w:rsidRPr="006E778A">
          <w:rPr>
            <w:rStyle w:val="Hyperlink"/>
          </w:rPr>
          <w:t>Young Minds</w:t>
        </w:r>
      </w:hyperlink>
      <w:r w:rsidR="007E4EDC" w:rsidRPr="006E778A">
        <w:br/>
        <w:t>020 7336 8445</w:t>
      </w:r>
      <w:r w:rsidR="007E4EDC" w:rsidRPr="006E778A">
        <w:br/>
        <w:t>Provides information and advice for anyone with concerns about the mental health of a child or young person.</w:t>
      </w:r>
    </w:p>
    <w:p w:rsidR="007E4EDC" w:rsidRDefault="007E4EDC" w:rsidP="007E4EDC">
      <w:pPr>
        <w:pStyle w:val="ListParagraph"/>
        <w:numPr>
          <w:ilvl w:val="0"/>
          <w:numId w:val="2"/>
        </w:numPr>
      </w:pPr>
      <w:r w:rsidRPr="006E778A">
        <w:t>The </w:t>
      </w:r>
      <w:hyperlink r:id="rId72" w:history="1">
        <w:r w:rsidRPr="006E778A">
          <w:rPr>
            <w:rStyle w:val="Hyperlink"/>
          </w:rPr>
          <w:t>Very Important Kids</w:t>
        </w:r>
      </w:hyperlink>
      <w:r w:rsidRPr="006E778A">
        <w:t> website has been created by YoungMinds for young people affected by mental health problems. Here you can get advice, share experiences a</w:t>
      </w:r>
      <w:r>
        <w:t>nd feed into the work they do.</w:t>
      </w:r>
    </w:p>
    <w:p w:rsidR="007E4EDC" w:rsidRDefault="006F1273" w:rsidP="007E4EDC">
      <w:pPr>
        <w:pStyle w:val="ListParagraph"/>
        <w:numPr>
          <w:ilvl w:val="0"/>
          <w:numId w:val="2"/>
        </w:numPr>
      </w:pPr>
      <w:hyperlink r:id="rId73" w:history="1">
        <w:r w:rsidR="007E4EDC" w:rsidRPr="006E778A">
          <w:rPr>
            <w:rStyle w:val="Hyperlink"/>
          </w:rPr>
          <w:t>Childline </w:t>
        </w:r>
      </w:hyperlink>
    </w:p>
    <w:p w:rsidR="007E4EDC" w:rsidRDefault="006F1273" w:rsidP="007E4EDC">
      <w:pPr>
        <w:pStyle w:val="ListParagraph"/>
        <w:numPr>
          <w:ilvl w:val="0"/>
          <w:numId w:val="2"/>
        </w:numPr>
      </w:pPr>
      <w:hyperlink r:id="rId74" w:history="1">
        <w:r w:rsidR="007E4EDC" w:rsidRPr="006E778A">
          <w:rPr>
            <w:rStyle w:val="Hyperlink"/>
          </w:rPr>
          <w:t>Nightline</w:t>
        </w:r>
      </w:hyperlink>
    </w:p>
    <w:p w:rsidR="007E4EDC" w:rsidRDefault="006F1273" w:rsidP="007E4EDC">
      <w:pPr>
        <w:pStyle w:val="ListParagraph"/>
        <w:numPr>
          <w:ilvl w:val="0"/>
          <w:numId w:val="2"/>
        </w:numPr>
      </w:pPr>
      <w:hyperlink r:id="rId75" w:history="1">
        <w:r w:rsidR="007E4EDC" w:rsidRPr="006E778A">
          <w:rPr>
            <w:rStyle w:val="Hyperlink"/>
          </w:rPr>
          <w:t>Age Concern </w:t>
        </w:r>
      </w:hyperlink>
      <w:r w:rsidR="007E4EDC" w:rsidRPr="006E778A">
        <w:br/>
      </w:r>
      <w:hyperlink r:id="rId76" w:history="1">
        <w:r w:rsidR="007E4EDC" w:rsidRPr="006E778A">
          <w:rPr>
            <w:rStyle w:val="Hyperlink"/>
          </w:rPr>
          <w:t>Refugee Council</w:t>
        </w:r>
      </w:hyperlink>
    </w:p>
    <w:p w:rsidR="007E4EDC" w:rsidRDefault="006F1273" w:rsidP="007E4EDC">
      <w:pPr>
        <w:pStyle w:val="ListParagraph"/>
        <w:numPr>
          <w:ilvl w:val="0"/>
          <w:numId w:val="2"/>
        </w:numPr>
      </w:pPr>
      <w:hyperlink r:id="rId77" w:history="1">
        <w:r w:rsidR="007E4EDC" w:rsidRPr="006E778A">
          <w:rPr>
            <w:rStyle w:val="Hyperlink"/>
          </w:rPr>
          <w:t>Anxiety UK</w:t>
        </w:r>
      </w:hyperlink>
      <w:r w:rsidR="007E4EDC" w:rsidRPr="006E778A">
        <w:br/>
        <w:t>08444 775 774</w:t>
      </w:r>
      <w:r w:rsidR="007E4EDC" w:rsidRPr="006E778A">
        <w:br/>
        <w:t>Works to relieve and support those living with anxiety disorders by providing information, support and understanding via an extensive range of services, including 1:1 therapy.</w:t>
      </w:r>
    </w:p>
    <w:p w:rsidR="007E4EDC" w:rsidRDefault="007E4EDC" w:rsidP="007E4EDC">
      <w:pPr>
        <w:pStyle w:val="ListParagraph"/>
        <w:numPr>
          <w:ilvl w:val="0"/>
          <w:numId w:val="2"/>
        </w:numPr>
      </w:pPr>
      <w:r w:rsidRPr="006E778A">
        <w:t>SANE</w:t>
      </w:r>
    </w:p>
    <w:p w:rsidR="007E4EDC" w:rsidRDefault="007E4EDC" w:rsidP="007E4EDC">
      <w:pPr>
        <w:pStyle w:val="ListParagraph"/>
        <w:numPr>
          <w:ilvl w:val="0"/>
          <w:numId w:val="2"/>
        </w:numPr>
      </w:pPr>
      <w:r w:rsidRPr="006E778A">
        <w:t>CALM</w:t>
      </w:r>
    </w:p>
    <w:p w:rsidR="007E4EDC" w:rsidRPr="006E778A" w:rsidRDefault="007E4EDC" w:rsidP="007E4EDC">
      <w:pPr>
        <w:pStyle w:val="ListParagraph"/>
        <w:numPr>
          <w:ilvl w:val="0"/>
          <w:numId w:val="2"/>
        </w:numPr>
      </w:pPr>
      <w:r w:rsidRPr="006E778A">
        <w:t>Scottish association for mental health</w:t>
      </w:r>
    </w:p>
    <w:p w:rsidR="007E4EDC" w:rsidRDefault="006F1273" w:rsidP="007E4EDC">
      <w:r w:rsidRPr="006F1273">
        <w:rPr>
          <w:b/>
        </w:rPr>
        <w:pict>
          <v:rect id="_x0000_i1082" style="width:0;height:1.5pt" o:hralign="center" o:hrstd="t" o:hr="t" fillcolor="#a0a0a0" stroked="f"/>
        </w:pict>
      </w:r>
    </w:p>
    <w:p w:rsidR="007E4EDC" w:rsidRDefault="00B74FCF" w:rsidP="007E4EDC">
      <w:pPr>
        <w:spacing w:after="0"/>
        <w:rPr>
          <w:b/>
          <w:bCs/>
        </w:rPr>
      </w:pPr>
      <w:r>
        <w:rPr>
          <w:b/>
          <w:bCs/>
        </w:rPr>
        <w:t>S</w:t>
      </w:r>
      <w:r w:rsidRPr="00B74FCF">
        <w:rPr>
          <w:b/>
          <w:bCs/>
        </w:rPr>
        <w:t>canning for relevant ongoing work and work completed but not yet published</w:t>
      </w:r>
    </w:p>
    <w:p w:rsidR="00B74FCF" w:rsidRDefault="00B74FCF" w:rsidP="007E4EDC">
      <w:pPr>
        <w:spacing w:after="0"/>
        <w:rPr>
          <w:b/>
          <w:bCs/>
        </w:rPr>
      </w:pPr>
    </w:p>
    <w:p w:rsidR="00B74FCF" w:rsidRPr="00671094" w:rsidRDefault="00B74FCF" w:rsidP="007E4EDC">
      <w:pPr>
        <w:spacing w:after="0"/>
        <w:rPr>
          <w:rFonts w:cs="Arial"/>
          <w:color w:val="222222"/>
          <w:shd w:val="clear" w:color="auto" w:fill="FFFFFF"/>
        </w:rPr>
      </w:pPr>
      <w:r w:rsidRPr="00671094">
        <w:rPr>
          <w:rFonts w:cs="Arial"/>
          <w:color w:val="222222"/>
          <w:shd w:val="clear" w:color="auto" w:fill="FFFFFF"/>
        </w:rPr>
        <w:t>NHS England website</w:t>
      </w:r>
      <w:r w:rsidR="00671094" w:rsidRPr="00671094">
        <w:rPr>
          <w:rFonts w:cs="Arial"/>
          <w:color w:val="222222"/>
          <w:shd w:val="clear" w:color="auto" w:fill="FFFFFF"/>
        </w:rPr>
        <w:t xml:space="preserve"> (</w:t>
      </w:r>
      <w:hyperlink r:id="rId78" w:history="1">
        <w:r w:rsidR="00671094" w:rsidRPr="00671094">
          <w:rPr>
            <w:rStyle w:val="Hyperlink"/>
            <w:rFonts w:cs="Arial"/>
            <w:shd w:val="clear" w:color="auto" w:fill="FFFFFF"/>
          </w:rPr>
          <w:t>www.</w:t>
        </w:r>
        <w:r w:rsidR="00671094" w:rsidRPr="00671094">
          <w:rPr>
            <w:rStyle w:val="Hyperlink"/>
            <w:rFonts w:cs="Arial"/>
            <w:bCs/>
            <w:shd w:val="clear" w:color="auto" w:fill="FFFFFF"/>
          </w:rPr>
          <w:t>england</w:t>
        </w:r>
        <w:r w:rsidR="00671094" w:rsidRPr="00671094">
          <w:rPr>
            <w:rStyle w:val="Hyperlink"/>
            <w:rFonts w:cs="Arial"/>
            <w:shd w:val="clear" w:color="auto" w:fill="FFFFFF"/>
          </w:rPr>
          <w:t>.</w:t>
        </w:r>
        <w:r w:rsidR="00671094" w:rsidRPr="00671094">
          <w:rPr>
            <w:rStyle w:val="Hyperlink"/>
            <w:rFonts w:cs="Arial"/>
            <w:bCs/>
            <w:shd w:val="clear" w:color="auto" w:fill="FFFFFF"/>
          </w:rPr>
          <w:t>nhs</w:t>
        </w:r>
        <w:r w:rsidR="00671094" w:rsidRPr="00671094">
          <w:rPr>
            <w:rStyle w:val="Hyperlink"/>
            <w:rFonts w:cs="Arial"/>
            <w:shd w:val="clear" w:color="auto" w:fill="FFFFFF"/>
          </w:rPr>
          <w:t>.uk</w:t>
        </w:r>
      </w:hyperlink>
      <w:r w:rsidR="00671094" w:rsidRPr="00671094">
        <w:rPr>
          <w:rFonts w:cs="Arial"/>
          <w:color w:val="006621"/>
          <w:shd w:val="clear" w:color="auto" w:fill="FFFFFF"/>
        </w:rPr>
        <w:t>)</w:t>
      </w:r>
    </w:p>
    <w:p w:rsidR="00B74FCF" w:rsidRPr="00671094" w:rsidRDefault="00B74FCF" w:rsidP="007E4EDC">
      <w:pPr>
        <w:spacing w:after="0"/>
        <w:rPr>
          <w:rFonts w:cs="Arial"/>
          <w:color w:val="222222"/>
          <w:shd w:val="clear" w:color="auto" w:fill="FFFFFF"/>
        </w:rPr>
      </w:pPr>
      <w:r w:rsidRPr="00671094">
        <w:rPr>
          <w:rFonts w:cs="Arial"/>
          <w:color w:val="222222"/>
          <w:shd w:val="clear" w:color="auto" w:fill="FFFFFF"/>
        </w:rPr>
        <w:t>DOH website</w:t>
      </w:r>
      <w:r w:rsidR="00671094" w:rsidRPr="00671094">
        <w:rPr>
          <w:rFonts w:cs="Arial"/>
          <w:color w:val="222222"/>
          <w:shd w:val="clear" w:color="auto" w:fill="FFFFFF"/>
        </w:rPr>
        <w:t xml:space="preserve"> (</w:t>
      </w:r>
      <w:hyperlink r:id="rId79" w:history="1">
        <w:r w:rsidR="00671094" w:rsidRPr="00671094">
          <w:rPr>
            <w:rStyle w:val="Hyperlink"/>
            <w:rFonts w:cs="Arial"/>
            <w:shd w:val="clear" w:color="auto" w:fill="FFFFFF"/>
          </w:rPr>
          <w:t>www.gov.uk/government/organisations/department-of-health</w:t>
        </w:r>
      </w:hyperlink>
      <w:r w:rsidR="00671094" w:rsidRPr="00671094">
        <w:rPr>
          <w:rFonts w:cs="Arial"/>
          <w:color w:val="222222"/>
          <w:shd w:val="clear" w:color="auto" w:fill="FFFFFF"/>
        </w:rPr>
        <w:t xml:space="preserve">) </w:t>
      </w:r>
    </w:p>
    <w:p w:rsidR="00671094" w:rsidRPr="00671094" w:rsidRDefault="00671094" w:rsidP="00671094">
      <w:pPr>
        <w:spacing w:after="0"/>
      </w:pPr>
      <w:r w:rsidRPr="00671094">
        <w:rPr>
          <w:rFonts w:cs="Arial"/>
          <w:shd w:val="clear" w:color="auto" w:fill="FFFFFF"/>
        </w:rPr>
        <w:t>Clinicaltrials.gov (</w:t>
      </w:r>
      <w:hyperlink r:id="rId80" w:history="1">
        <w:r w:rsidRPr="00671094">
          <w:rPr>
            <w:rStyle w:val="Hyperlink"/>
            <w:rFonts w:cs="Arial"/>
            <w:shd w:val="clear" w:color="auto" w:fill="FFFFFF"/>
          </w:rPr>
          <w:t>www.clinicaltrials.gov</w:t>
        </w:r>
      </w:hyperlink>
      <w:proofErr w:type="gramStart"/>
      <w:r w:rsidRPr="00671094">
        <w:rPr>
          <w:rFonts w:cs="Arial"/>
          <w:shd w:val="clear" w:color="auto" w:fill="FFFFFF"/>
        </w:rPr>
        <w:t xml:space="preserve"> </w:t>
      </w:r>
      <w:proofErr w:type="gramEnd"/>
      <w:r w:rsidRPr="00671094">
        <w:t xml:space="preserve"> )</w:t>
      </w:r>
    </w:p>
    <w:p w:rsidR="00B74FCF" w:rsidRPr="00671094" w:rsidRDefault="00671094" w:rsidP="007E4EDC">
      <w:pPr>
        <w:spacing w:after="0"/>
        <w:rPr>
          <w:rFonts w:cs="Arial"/>
          <w:shd w:val="clear" w:color="auto" w:fill="FFFFFF"/>
        </w:rPr>
      </w:pPr>
      <w:r w:rsidRPr="00671094">
        <w:t>ISRCTN register (</w:t>
      </w:r>
      <w:hyperlink r:id="rId81" w:history="1">
        <w:r w:rsidRPr="00671094">
          <w:rPr>
            <w:rStyle w:val="Hyperlink"/>
            <w:rFonts w:cs="Arial"/>
            <w:shd w:val="clear" w:color="auto" w:fill="FFFFFF"/>
          </w:rPr>
          <w:t>www.isrctn.com</w:t>
        </w:r>
      </w:hyperlink>
      <w:r w:rsidRPr="00671094">
        <w:rPr>
          <w:rFonts w:cs="Arial"/>
          <w:shd w:val="clear" w:color="auto" w:fill="FFFFFF"/>
        </w:rPr>
        <w:t>)</w:t>
      </w:r>
    </w:p>
    <w:p w:rsidR="00B74FCF" w:rsidRDefault="00671094" w:rsidP="00671094">
      <w:pPr>
        <w:spacing w:after="0"/>
      </w:pPr>
      <w:r w:rsidRPr="00671094">
        <w:rPr>
          <w:rFonts w:cs="Arial"/>
          <w:shd w:val="clear" w:color="auto" w:fill="FFFFFF"/>
        </w:rPr>
        <w:t>PROSPERO (</w:t>
      </w:r>
      <w:hyperlink r:id="rId82" w:history="1">
        <w:r w:rsidRPr="00671094">
          <w:rPr>
            <w:rStyle w:val="Hyperlink"/>
          </w:rPr>
          <w:t>www.crd.york.ac.uk/PROSPERO</w:t>
        </w:r>
      </w:hyperlink>
      <w:r w:rsidRPr="00671094">
        <w:t>)</w:t>
      </w:r>
    </w:p>
    <w:p w:rsidR="00671094" w:rsidRDefault="006F1273" w:rsidP="00671094">
      <w:pPr>
        <w:spacing w:after="0"/>
      </w:pPr>
      <w:r w:rsidRPr="006F1273">
        <w:rPr>
          <w:b/>
        </w:rPr>
        <w:pict>
          <v:rect id="_x0000_i1083" style="width:0;height:1.5pt" o:hralign="center" o:hrstd="t" o:hr="t" fillcolor="#a0a0a0" stroked="f"/>
        </w:pict>
      </w:r>
    </w:p>
    <w:p w:rsidR="00671094" w:rsidRPr="00671094" w:rsidRDefault="00671094" w:rsidP="00671094">
      <w:pPr>
        <w:spacing w:after="0"/>
      </w:pPr>
    </w:p>
    <w:sectPr w:rsidR="00671094" w:rsidRPr="00671094" w:rsidSect="006F1273">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DA5472"/>
    <w:multiLevelType w:val="multilevel"/>
    <w:tmpl w:val="A9D84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E025A9E"/>
    <w:multiLevelType w:val="hybridMultilevel"/>
    <w:tmpl w:val="4F782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grammar="clean"/>
  <w:defaultTabStop w:val="720"/>
  <w:characterSpacingControl w:val="doNotCompress"/>
  <w:compat/>
  <w:docVars>
    <w:docVar w:name="Total_Editing_Time" w:val="33"/>
  </w:docVars>
  <w:rsids>
    <w:rsidRoot w:val="00B616DD"/>
    <w:rsid w:val="0003323F"/>
    <w:rsid w:val="002C4589"/>
    <w:rsid w:val="0042073B"/>
    <w:rsid w:val="00487B7D"/>
    <w:rsid w:val="004A2268"/>
    <w:rsid w:val="004D5A2C"/>
    <w:rsid w:val="005841B7"/>
    <w:rsid w:val="00612BAA"/>
    <w:rsid w:val="00671094"/>
    <w:rsid w:val="00685809"/>
    <w:rsid w:val="006B6EF3"/>
    <w:rsid w:val="006F1273"/>
    <w:rsid w:val="007025C3"/>
    <w:rsid w:val="007E4EDC"/>
    <w:rsid w:val="008B0758"/>
    <w:rsid w:val="0098528E"/>
    <w:rsid w:val="009A4B54"/>
    <w:rsid w:val="009F78A9"/>
    <w:rsid w:val="00B616DD"/>
    <w:rsid w:val="00B74FCF"/>
    <w:rsid w:val="00C9552A"/>
    <w:rsid w:val="00EF1CFC"/>
    <w:rsid w:val="00F21A36"/>
    <w:rsid w:val="00FE1E1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5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1273"/>
  </w:style>
  <w:style w:type="paragraph" w:styleId="Heading1">
    <w:name w:val="heading 1"/>
    <w:basedOn w:val="Normal"/>
    <w:next w:val="Normal"/>
    <w:link w:val="Heading1Char"/>
    <w:uiPriority w:val="9"/>
    <w:qFormat/>
    <w:rsid w:val="007E4E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55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552A"/>
    <w:rPr>
      <w:rFonts w:ascii="Tahoma" w:hAnsi="Tahoma" w:cs="Tahoma"/>
      <w:sz w:val="16"/>
      <w:szCs w:val="16"/>
    </w:rPr>
  </w:style>
  <w:style w:type="character" w:customStyle="1" w:styleId="Heading1Char">
    <w:name w:val="Heading 1 Char"/>
    <w:basedOn w:val="DefaultParagraphFont"/>
    <w:link w:val="Heading1"/>
    <w:uiPriority w:val="9"/>
    <w:rsid w:val="007E4EDC"/>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E4EDC"/>
    <w:rPr>
      <w:color w:val="0000FF"/>
      <w:u w:val="single"/>
    </w:rPr>
  </w:style>
  <w:style w:type="paragraph" w:styleId="ListParagraph">
    <w:name w:val="List Paragraph"/>
    <w:basedOn w:val="Normal"/>
    <w:uiPriority w:val="34"/>
    <w:qFormat/>
    <w:rsid w:val="007E4EDC"/>
    <w:pPr>
      <w:ind w:left="720"/>
      <w:contextualSpacing/>
    </w:pPr>
  </w:style>
  <w:style w:type="paragraph" w:customStyle="1" w:styleId="EndNoteBibliography">
    <w:name w:val="EndNote Bibliography"/>
    <w:basedOn w:val="Normal"/>
    <w:link w:val="EndNoteBibliographyChar"/>
    <w:rsid w:val="007E4E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E4EDC"/>
    <w:rPr>
      <w:rFonts w:ascii="Calibri" w:hAnsi="Calibri"/>
      <w:noProof/>
      <w:lang w:val="en-US"/>
    </w:rPr>
  </w:style>
  <w:style w:type="character" w:customStyle="1" w:styleId="apple-converted-space">
    <w:name w:val="apple-converted-space"/>
    <w:basedOn w:val="DefaultParagraphFont"/>
    <w:rsid w:val="00B74F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4E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55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552A"/>
    <w:rPr>
      <w:rFonts w:ascii="Tahoma" w:hAnsi="Tahoma" w:cs="Tahoma"/>
      <w:sz w:val="16"/>
      <w:szCs w:val="16"/>
    </w:rPr>
  </w:style>
  <w:style w:type="character" w:customStyle="1" w:styleId="Heading1Char">
    <w:name w:val="Heading 1 Char"/>
    <w:basedOn w:val="DefaultParagraphFont"/>
    <w:link w:val="Heading1"/>
    <w:uiPriority w:val="9"/>
    <w:rsid w:val="007E4EDC"/>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E4EDC"/>
    <w:rPr>
      <w:color w:val="0000FF"/>
      <w:u w:val="single"/>
    </w:rPr>
  </w:style>
  <w:style w:type="paragraph" w:styleId="ListParagraph">
    <w:name w:val="List Paragraph"/>
    <w:basedOn w:val="Normal"/>
    <w:uiPriority w:val="34"/>
    <w:qFormat/>
    <w:rsid w:val="007E4EDC"/>
    <w:pPr>
      <w:ind w:left="720"/>
      <w:contextualSpacing/>
    </w:pPr>
  </w:style>
  <w:style w:type="paragraph" w:customStyle="1" w:styleId="EndNoteBibliography">
    <w:name w:val="EndNote Bibliography"/>
    <w:basedOn w:val="Normal"/>
    <w:link w:val="EndNoteBibliographyChar"/>
    <w:rsid w:val="007E4E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E4EDC"/>
    <w:rPr>
      <w:rFonts w:ascii="Calibri" w:hAnsi="Calibri"/>
      <w:noProof/>
      <w:lang w:val="en-US"/>
    </w:rPr>
  </w:style>
  <w:style w:type="character" w:customStyle="1" w:styleId="apple-converted-space">
    <w:name w:val="apple-converted-space"/>
    <w:basedOn w:val="DefaultParagraphFont"/>
    <w:rsid w:val="00B74FCF"/>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ntrol" Target="activeX/activeX2.xml"/><Relationship Id="rId18" Type="http://schemas.openxmlformats.org/officeDocument/2006/relationships/image" Target="media/image5.gif"/><Relationship Id="rId26" Type="http://schemas.openxmlformats.org/officeDocument/2006/relationships/control" Target="activeX/activeX8.xml"/><Relationship Id="rId39" Type="http://schemas.openxmlformats.org/officeDocument/2006/relationships/control" Target="activeX/activeX15.xml"/><Relationship Id="rId21" Type="http://schemas.openxmlformats.org/officeDocument/2006/relationships/image" Target="media/image6.wmf"/><Relationship Id="rId34" Type="http://schemas.openxmlformats.org/officeDocument/2006/relationships/control" Target="activeX/activeX12.xml"/><Relationship Id="rId42" Type="http://schemas.openxmlformats.org/officeDocument/2006/relationships/control" Target="activeX/activeX16.xml"/><Relationship Id="rId47" Type="http://schemas.openxmlformats.org/officeDocument/2006/relationships/control" Target="activeX/activeX19.xml"/><Relationship Id="rId50" Type="http://schemas.openxmlformats.org/officeDocument/2006/relationships/control" Target="activeX/activeX20.xml"/><Relationship Id="rId55" Type="http://schemas.openxmlformats.org/officeDocument/2006/relationships/control" Target="activeX/activeX23.xml"/><Relationship Id="rId63" Type="http://schemas.openxmlformats.org/officeDocument/2006/relationships/hyperlink" Target="http://www.police-foundation.org.uk/uploads/holding/policy/policing_and_mental_health_resp.pdf" TargetMode="External"/><Relationship Id="rId68" Type="http://schemas.openxmlformats.org/officeDocument/2006/relationships/hyperlink" Target="http://www.bacp.co.uk/" TargetMode="External"/><Relationship Id="rId76" Type="http://schemas.openxmlformats.org/officeDocument/2006/relationships/hyperlink" Target="http://www.refugeecouncil.org.uk/" TargetMode="External"/><Relationship Id="rId84" Type="http://schemas.openxmlformats.org/officeDocument/2006/relationships/theme" Target="theme/theme1.xml"/><Relationship Id="rId7" Type="http://schemas.openxmlformats.org/officeDocument/2006/relationships/hyperlink" Target="javascript:sss_overlay();" TargetMode="External"/><Relationship Id="rId71" Type="http://schemas.openxmlformats.org/officeDocument/2006/relationships/hyperlink" Target="http://www.youngminds.org.uk/" TargetMode="External"/><Relationship Id="rId2" Type="http://schemas.openxmlformats.org/officeDocument/2006/relationships/styles" Target="styles.xml"/><Relationship Id="rId16" Type="http://schemas.openxmlformats.org/officeDocument/2006/relationships/control" Target="activeX/activeX4.xml"/><Relationship Id="rId29" Type="http://schemas.openxmlformats.org/officeDocument/2006/relationships/hyperlink" Target="http://apps.webofknowledge.com/WOS_AdvancedSearch_input.do?product=WOS&amp;SID=Z2UX8UFU2rRla5CX2Ag&amp;search_mode=AdvancedSearch&amp;replaceSetId=7&amp;editState=init" TargetMode="External"/><Relationship Id="rId11" Type="http://schemas.openxmlformats.org/officeDocument/2006/relationships/image" Target="media/image3.wmf"/><Relationship Id="rId24" Type="http://schemas.openxmlformats.org/officeDocument/2006/relationships/hyperlink" Target="http://apps.webofknowledge.com/summary.do?product=WOS&amp;doc=1&amp;qid=10&amp;SID=Z2UX8UFU2rRla5CX2Ag&amp;search_mode=GeneralSearch&amp;update_back2search_link_param=yes" TargetMode="External"/><Relationship Id="rId32" Type="http://schemas.openxmlformats.org/officeDocument/2006/relationships/hyperlink" Target="http://apps.webofknowledge.com/summary.do?product=WOS&amp;doc=1&amp;qid=8&amp;SID=Z2UX8UFU2rRla5CX2Ag&amp;search_mode=CombineSearches&amp;update_back2search_link_param=yes" TargetMode="External"/><Relationship Id="rId37" Type="http://schemas.openxmlformats.org/officeDocument/2006/relationships/hyperlink" Target="http://apps.webofknowledge.com/WOS_AdvancedSearch_input.do?product=WOS&amp;SID=Z2UX8UFU2rRla5CX2Ag&amp;search_mode=AdvancedSearch&amp;replaceSetId=5&amp;editState=init" TargetMode="External"/><Relationship Id="rId40" Type="http://schemas.openxmlformats.org/officeDocument/2006/relationships/hyperlink" Target="http://apps.webofknowledge.com/summary.do?product=WOS&amp;doc=1&amp;qid=5&amp;SID=Z2UX8UFU2rRla5CX2Ag&amp;search_mode=GeneralSearch&amp;update_back2search_link_param=yes" TargetMode="External"/><Relationship Id="rId45" Type="http://schemas.openxmlformats.org/officeDocument/2006/relationships/hyperlink" Target="http://apps.webofknowledge.com/WOS_AdvancedSearch_input.do?product=WOS&amp;SID=Z2UX8UFU2rRla5CX2Ag&amp;search_mode=AdvancedSearch&amp;replaceSetId=3&amp;editState=init" TargetMode="External"/><Relationship Id="rId53" Type="http://schemas.openxmlformats.org/officeDocument/2006/relationships/hyperlink" Target="http://apps.webofknowledge.com/WOS_AdvancedSearch_input.do?product=WOS&amp;SID=Z2UX8UFU2rRla5CX2Ag&amp;search_mode=AdvancedSearch&amp;replaceSetId=1&amp;editState=init" TargetMode="External"/><Relationship Id="rId58" Type="http://schemas.openxmlformats.org/officeDocument/2006/relationships/control" Target="activeX/activeX26.xml"/><Relationship Id="rId66" Type="http://schemas.openxmlformats.org/officeDocument/2006/relationships/hyperlink" Target="http://www.scmh.org.uk/" TargetMode="External"/><Relationship Id="rId74" Type="http://schemas.openxmlformats.org/officeDocument/2006/relationships/hyperlink" Target="http://nightline.ac.uk/" TargetMode="External"/><Relationship Id="rId79" Type="http://schemas.openxmlformats.org/officeDocument/2006/relationships/hyperlink" Target="http://www.gov.uk/government/organisations/department-of-health" TargetMode="External"/><Relationship Id="rId5" Type="http://schemas.openxmlformats.org/officeDocument/2006/relationships/hyperlink" Target="http://search.proquest.com/myresearch/savedsearches.checkdbssearchlink:rerunsearch/951431/SavedSearches?site=assia&amp;t:ac=SavedSearches" TargetMode="External"/><Relationship Id="rId61" Type="http://schemas.openxmlformats.org/officeDocument/2006/relationships/hyperlink" Target="http://www.nhsconfed.org/resources/2014/02/mental-health-and-crisis-care" TargetMode="External"/><Relationship Id="rId82" Type="http://schemas.openxmlformats.org/officeDocument/2006/relationships/hyperlink" Target="http://www.crd.york.ac.uk/PROSPERO" TargetMode="External"/><Relationship Id="rId19" Type="http://schemas.openxmlformats.org/officeDocument/2006/relationships/hyperlink" Target="http://apps.webofknowledge.com/summary.do?product=WOS&amp;doc=1&amp;qid=11&amp;SID=Z2UX8UFU2rRla5CX2Ag&amp;search_mode=CombineSearches&amp;update_back2search_link_param=yes" TargetMode="External"/><Relationship Id="rId4" Type="http://schemas.openxmlformats.org/officeDocument/2006/relationships/webSettings" Target="webSettings.xml"/><Relationship Id="rId9" Type="http://schemas.openxmlformats.org/officeDocument/2006/relationships/hyperlink" Target="http://apps.webofknowledge.com/OutboundService.do?product=WOS&amp;action=go&amp;SID=Z2UX8UFU2rRla5CX2Ag&amp;mode=sssHome&amp;component=sss" TargetMode="External"/><Relationship Id="rId14" Type="http://schemas.openxmlformats.org/officeDocument/2006/relationships/image" Target="media/image4.wmf"/><Relationship Id="rId22" Type="http://schemas.openxmlformats.org/officeDocument/2006/relationships/control" Target="activeX/activeX6.xml"/><Relationship Id="rId27" Type="http://schemas.openxmlformats.org/officeDocument/2006/relationships/control" Target="activeX/activeX9.xml"/><Relationship Id="rId30" Type="http://schemas.openxmlformats.org/officeDocument/2006/relationships/control" Target="activeX/activeX10.xml"/><Relationship Id="rId35" Type="http://schemas.openxmlformats.org/officeDocument/2006/relationships/control" Target="activeX/activeX13.xml"/><Relationship Id="rId43" Type="http://schemas.openxmlformats.org/officeDocument/2006/relationships/control" Target="activeX/activeX17.xml"/><Relationship Id="rId48" Type="http://schemas.openxmlformats.org/officeDocument/2006/relationships/hyperlink" Target="http://apps.webofknowledge.com/summary.do?product=WOS&amp;doc=1&amp;qid=3&amp;SID=Z2UX8UFU2rRla5CX2Ag&amp;search_mode=GeneralSearch&amp;update_back2search_link_param=yes" TargetMode="External"/><Relationship Id="rId56" Type="http://schemas.openxmlformats.org/officeDocument/2006/relationships/control" Target="activeX/activeX24.xml"/><Relationship Id="rId64" Type="http://schemas.openxmlformats.org/officeDocument/2006/relationships/hyperlink" Target="http://www.mentalhealth.org.uk/" TargetMode="External"/><Relationship Id="rId69" Type="http://schemas.openxmlformats.org/officeDocument/2006/relationships/hyperlink" Target="http://www.breakthroughmhart.com/" TargetMode="External"/><Relationship Id="rId77" Type="http://schemas.openxmlformats.org/officeDocument/2006/relationships/hyperlink" Target="https://www.anxietyuk.org.uk/" TargetMode="External"/><Relationship Id="rId8" Type="http://schemas.openxmlformats.org/officeDocument/2006/relationships/image" Target="media/image1.gif"/><Relationship Id="rId51" Type="http://schemas.openxmlformats.org/officeDocument/2006/relationships/control" Target="activeX/activeX21.xml"/><Relationship Id="rId72" Type="http://schemas.openxmlformats.org/officeDocument/2006/relationships/hyperlink" Target="http://www.vik.org.uk/" TargetMode="External"/><Relationship Id="rId80" Type="http://schemas.openxmlformats.org/officeDocument/2006/relationships/hyperlink" Target="http://www.clinicaltrials.gov" TargetMode="External"/><Relationship Id="rId85" Type="http://schemas.microsoft.com/office/2007/relationships/stylesWithEffects" Target="stylesWithEffects.xml"/><Relationship Id="rId3" Type="http://schemas.openxmlformats.org/officeDocument/2006/relationships/settings" Target="settings.xml"/><Relationship Id="rId12" Type="http://schemas.openxmlformats.org/officeDocument/2006/relationships/control" Target="activeX/activeX1.xml"/><Relationship Id="rId17" Type="http://schemas.openxmlformats.org/officeDocument/2006/relationships/control" Target="activeX/activeX5.xml"/><Relationship Id="rId25" Type="http://schemas.openxmlformats.org/officeDocument/2006/relationships/hyperlink" Target="http://apps.webofknowledge.com/WOS_AdvancedSearch_input.do?product=WOS&amp;SID=Z2UX8UFU2rRla5CX2Ag&amp;search_mode=AdvancedSearch&amp;replaceSetId=8&amp;editState=init" TargetMode="External"/><Relationship Id="rId33" Type="http://schemas.openxmlformats.org/officeDocument/2006/relationships/hyperlink" Target="http://apps.webofknowledge.com/WOS_AdvancedSearch_input.do?product=WOS&amp;SID=Z2UX8UFU2rRla5CX2Ag&amp;search_mode=AdvancedSearch&amp;replaceSetId=6&amp;editState=init" TargetMode="External"/><Relationship Id="rId38" Type="http://schemas.openxmlformats.org/officeDocument/2006/relationships/control" Target="activeX/activeX14.xml"/><Relationship Id="rId46" Type="http://schemas.openxmlformats.org/officeDocument/2006/relationships/control" Target="activeX/activeX18.xml"/><Relationship Id="rId59" Type="http://schemas.openxmlformats.org/officeDocument/2006/relationships/control" Target="activeX/activeX27.xml"/><Relationship Id="rId67" Type="http://schemas.openxmlformats.org/officeDocument/2006/relationships/hyperlink" Target="http://www.depressionalliance.org/" TargetMode="External"/><Relationship Id="rId20" Type="http://schemas.openxmlformats.org/officeDocument/2006/relationships/hyperlink" Target="http://apps.webofknowledge.com/WOS_AdvancedSearch_input.do?product=WOS&amp;SID=Z2UX8UFU2rRla5CX2Ag&amp;search_mode=AdvancedSearch&amp;replaceSetId=9&amp;editState=init" TargetMode="External"/><Relationship Id="rId41" Type="http://schemas.openxmlformats.org/officeDocument/2006/relationships/hyperlink" Target="http://apps.webofknowledge.com/WOS_AdvancedSearch_input.do?product=WOS&amp;SID=Z2UX8UFU2rRla5CX2Ag&amp;search_mode=AdvancedSearch&amp;replaceSetId=4&amp;editState=init" TargetMode="External"/><Relationship Id="rId54" Type="http://schemas.openxmlformats.org/officeDocument/2006/relationships/control" Target="activeX/activeX22.xml"/><Relationship Id="rId62" Type="http://schemas.openxmlformats.org/officeDocument/2006/relationships/hyperlink" Target="http://www.centreformentalhealth.org.uk/personality-disorder-and-complex-needs" TargetMode="External"/><Relationship Id="rId70" Type="http://schemas.openxmlformats.org/officeDocument/2006/relationships/hyperlink" Target="http://www.pandasfoundation.org.uk/" TargetMode="External"/><Relationship Id="rId75" Type="http://schemas.openxmlformats.org/officeDocument/2006/relationships/hyperlink" Target="http://www.ageuk.org.uk/" TargetMode="External"/><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javascript:__doPostBack('ctl00$ctl00$MainContentArea$MainContentArea$historyControl$ReorderHistoryLink','')" TargetMode="External"/><Relationship Id="rId15" Type="http://schemas.openxmlformats.org/officeDocument/2006/relationships/control" Target="activeX/activeX3.xml"/><Relationship Id="rId23" Type="http://schemas.openxmlformats.org/officeDocument/2006/relationships/control" Target="activeX/activeX7.xml"/><Relationship Id="rId28" Type="http://schemas.openxmlformats.org/officeDocument/2006/relationships/hyperlink" Target="http://apps.webofknowledge.com/summary.do?product=WOS&amp;doc=1&amp;qid=9&amp;SID=Z2UX8UFU2rRla5CX2Ag&amp;search_mode=GeneralSearch&amp;update_back2search_link_param=yes" TargetMode="External"/><Relationship Id="rId36" Type="http://schemas.openxmlformats.org/officeDocument/2006/relationships/hyperlink" Target="http://apps.webofknowledge.com/summary.do?product=WOS&amp;doc=1&amp;qid=7&amp;SID=Z2UX8UFU2rRla5CX2Ag&amp;search_mode=AdvancedSearch&amp;update_back2search_link_param=yes" TargetMode="External"/><Relationship Id="rId49" Type="http://schemas.openxmlformats.org/officeDocument/2006/relationships/hyperlink" Target="http://apps.webofknowledge.com/WOS_AdvancedSearch_input.do?product=WOS&amp;SID=Z2UX8UFU2rRla5CX2Ag&amp;search_mode=AdvancedSearch&amp;replaceSetId=2&amp;editState=init" TargetMode="External"/><Relationship Id="rId57" Type="http://schemas.openxmlformats.org/officeDocument/2006/relationships/control" Target="activeX/activeX25.xml"/><Relationship Id="rId10" Type="http://schemas.openxmlformats.org/officeDocument/2006/relationships/image" Target="media/image2.gif"/><Relationship Id="rId31" Type="http://schemas.openxmlformats.org/officeDocument/2006/relationships/control" Target="activeX/activeX11.xml"/><Relationship Id="rId44" Type="http://schemas.openxmlformats.org/officeDocument/2006/relationships/hyperlink" Target="http://apps.webofknowledge.com/summary.do?product=WOS&amp;doc=1&amp;qid=4&amp;SID=Z2UX8UFU2rRla5CX2Ag&amp;search_mode=GeneralSearch&amp;update_back2search_link_param=yes" TargetMode="External"/><Relationship Id="rId52" Type="http://schemas.openxmlformats.org/officeDocument/2006/relationships/hyperlink" Target="http://apps.webofknowledge.com/summary.do?product=WOS&amp;doc=1&amp;qid=6&amp;SID=Z2UX8UFU2rRla5CX2Ag&amp;search_mode=AdvancedSearch&amp;update_back2search_link_param=yes" TargetMode="External"/><Relationship Id="rId60" Type="http://schemas.openxmlformats.org/officeDocument/2006/relationships/control" Target="activeX/activeX28.xml"/><Relationship Id="rId65" Type="http://schemas.openxmlformats.org/officeDocument/2006/relationships/hyperlink" Target="http://www.together-uk.org/" TargetMode="External"/><Relationship Id="rId73" Type="http://schemas.openxmlformats.org/officeDocument/2006/relationships/hyperlink" Target="http://www.childline.org.uk/" TargetMode="External"/><Relationship Id="rId78" Type="http://schemas.openxmlformats.org/officeDocument/2006/relationships/hyperlink" Target="http://www.england.nhs.uk" TargetMode="External"/><Relationship Id="rId81" Type="http://schemas.openxmlformats.org/officeDocument/2006/relationships/hyperlink" Target="http://www.isrctn.com"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6-5CC6-11CF-8D67-00AA00BDCE1D}" ax:persistence="persistStream" r:id="rId1"/>
</file>

<file path=word/activeX/activeX11.xml><?xml version="1.0" encoding="utf-8"?>
<ax:ocx xmlns:ax="http://schemas.microsoft.com/office/2006/activeX" xmlns:r="http://schemas.openxmlformats.org/officeDocument/2006/relationships" ax:classid="{5512D116-5CC6-11CF-8D67-00AA00BDCE1D}" ax:persistence="persistStream" r:id="rId1"/>
</file>

<file path=word/activeX/activeX12.xml><?xml version="1.0" encoding="utf-8"?>
<ax:ocx xmlns:ax="http://schemas.microsoft.com/office/2006/activeX" xmlns:r="http://schemas.openxmlformats.org/officeDocument/2006/relationships" ax:classid="{5512D116-5CC6-11CF-8D67-00AA00BDCE1D}" ax:persistence="persistStream" r:id="rId1"/>
</file>

<file path=word/activeX/activeX13.xml><?xml version="1.0" encoding="utf-8"?>
<ax:ocx xmlns:ax="http://schemas.microsoft.com/office/2006/activeX" xmlns:r="http://schemas.openxmlformats.org/officeDocument/2006/relationships" ax:classid="{5512D116-5CC6-11CF-8D67-00AA00BDCE1D}" ax:persistence="persistStream" r:id="rId1"/>
</file>

<file path=word/activeX/activeX14.xml><?xml version="1.0" encoding="utf-8"?>
<ax:ocx xmlns:ax="http://schemas.microsoft.com/office/2006/activeX" xmlns:r="http://schemas.openxmlformats.org/officeDocument/2006/relationships" ax:classid="{5512D116-5CC6-11CF-8D67-00AA00BDCE1D}" ax:persistence="persistStream" r:id="rId1"/>
</file>

<file path=word/activeX/activeX15.xml><?xml version="1.0" encoding="utf-8"?>
<ax:ocx xmlns:ax="http://schemas.microsoft.com/office/2006/activeX" xmlns:r="http://schemas.openxmlformats.org/officeDocument/2006/relationships" ax:classid="{5512D116-5CC6-11CF-8D67-00AA00BDCE1D}" ax:persistence="persistStream" r:id="rId1"/>
</file>

<file path=word/activeX/activeX16.xml><?xml version="1.0" encoding="utf-8"?>
<ax:ocx xmlns:ax="http://schemas.microsoft.com/office/2006/activeX" xmlns:r="http://schemas.openxmlformats.org/officeDocument/2006/relationships" ax:classid="{5512D116-5CC6-11CF-8D67-00AA00BDCE1D}" ax:persistence="persistStream" r:id="rId1"/>
</file>

<file path=word/activeX/activeX17.xml><?xml version="1.0" encoding="utf-8"?>
<ax:ocx xmlns:ax="http://schemas.microsoft.com/office/2006/activeX" xmlns:r="http://schemas.openxmlformats.org/officeDocument/2006/relationships" ax:classid="{5512D116-5CC6-11CF-8D67-00AA00BDCE1D}" ax:persistence="persistStream" r:id="rId1"/>
</file>

<file path=word/activeX/activeX18.xml><?xml version="1.0" encoding="utf-8"?>
<ax:ocx xmlns:ax="http://schemas.microsoft.com/office/2006/activeX" xmlns:r="http://schemas.openxmlformats.org/officeDocument/2006/relationships" ax:classid="{5512D116-5CC6-11CF-8D67-00AA00BDCE1D}" ax:persistence="persistStream" r:id="rId1"/>
</file>

<file path=word/activeX/activeX19.xml><?xml version="1.0" encoding="utf-8"?>
<ax:ocx xmlns:ax="http://schemas.microsoft.com/office/2006/activeX" xmlns:r="http://schemas.openxmlformats.org/officeDocument/2006/relationships" ax:classid="{5512D116-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6-5CC6-11CF-8D67-00AA00BDCE1D}" ax:persistence="persistStream" r:id="rId1"/>
</file>

<file path=word/activeX/activeX21.xml><?xml version="1.0" encoding="utf-8"?>
<ax:ocx xmlns:ax="http://schemas.microsoft.com/office/2006/activeX" xmlns:r="http://schemas.openxmlformats.org/officeDocument/2006/relationships" ax:classid="{5512D116-5CC6-11CF-8D67-00AA00BDCE1D}" ax:persistence="persistStream" r:id="rId1"/>
</file>

<file path=word/activeX/activeX22.xml><?xml version="1.0" encoding="utf-8"?>
<ax:ocx xmlns:ax="http://schemas.microsoft.com/office/2006/activeX" xmlns:r="http://schemas.openxmlformats.org/officeDocument/2006/relationships" ax:classid="{5512D116-5CC6-11CF-8D67-00AA00BDCE1D}" ax:persistence="persistStream" r:id="rId1"/>
</file>

<file path=word/activeX/activeX23.xml><?xml version="1.0" encoding="utf-8"?>
<ax:ocx xmlns:ax="http://schemas.microsoft.com/office/2006/activeX" xmlns:r="http://schemas.openxmlformats.org/officeDocument/2006/relationships" ax:classid="{5512D116-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2-5CC6-11CF-8D67-00AA00BDCE1D}" ax:persistence="persistStream" r:id="rId1"/>
</file>

<file path=word/activeX/activeX27.xml><?xml version="1.0" encoding="utf-8"?>
<ax:ocx xmlns:ax="http://schemas.microsoft.com/office/2006/activeX" xmlns:r="http://schemas.openxmlformats.org/officeDocument/2006/relationships" ax:classid="{5512D112-5CC6-11CF-8D67-00AA00BDCE1D}" ax:persistence="persistStream" r:id="rId1"/>
</file>

<file path=word/activeX/activeX28.xml><?xml version="1.0" encoding="utf-8"?>
<ax:ocx xmlns:ax="http://schemas.microsoft.com/office/2006/activeX" xmlns:r="http://schemas.openxmlformats.org/officeDocument/2006/relationships" ax:classid="{5512D112-5CC6-11CF-8D67-00AA00BDCE1D}" ax:persistence="persistStream" r:id="rId1"/>
</file>

<file path=word/activeX/activeX3.xml><?xml version="1.0" encoding="utf-8"?>
<ax:ocx xmlns:ax="http://schemas.microsoft.com/office/2006/activeX" xmlns:r="http://schemas.openxmlformats.org/officeDocument/2006/relationships" ax:classid="{5512D112-5CC6-11CF-8D67-00AA00BDCE1D}" ax:persistence="persistStream" r:id="rId1"/>
</file>

<file path=word/activeX/activeX4.xml><?xml version="1.0" encoding="utf-8"?>
<ax:ocx xmlns:ax="http://schemas.microsoft.com/office/2006/activeX" xmlns:r="http://schemas.openxmlformats.org/officeDocument/2006/relationships" ax:classid="{5512D112-5CC6-11CF-8D67-00AA00BDCE1D}" ax:persistence="persistStream" r:id="rId1"/>
</file>

<file path=word/activeX/activeX5.xml><?xml version="1.0" encoding="utf-8"?>
<ax:ocx xmlns:ax="http://schemas.microsoft.com/office/2006/activeX" xmlns:r="http://schemas.openxmlformats.org/officeDocument/2006/relationships" ax:classid="{5512D112-5CC6-11CF-8D67-00AA00BDCE1D}" ax:persistence="persistStream" r:id="rId1"/>
</file>

<file path=word/activeX/activeX6.xml><?xml version="1.0" encoding="utf-8"?>
<ax:ocx xmlns:ax="http://schemas.microsoft.com/office/2006/activeX" xmlns:r="http://schemas.openxmlformats.org/officeDocument/2006/relationships" ax:classid="{5512D116-5CC6-11CF-8D67-00AA00BDCE1D}" ax:persistence="persistStream" r:id="rId1"/>
</file>

<file path=word/activeX/activeX7.xml><?xml version="1.0" encoding="utf-8"?>
<ax:ocx xmlns:ax="http://schemas.microsoft.com/office/2006/activeX" xmlns:r="http://schemas.openxmlformats.org/officeDocument/2006/relationships" ax:classid="{5512D116-5CC6-11CF-8D67-00AA00BDCE1D}" ax:persistence="persistStream" r:id="rId1"/>
</file>

<file path=word/activeX/activeX8.xml><?xml version="1.0" encoding="utf-8"?>
<ax:ocx xmlns:ax="http://schemas.microsoft.com/office/2006/activeX" xmlns:r="http://schemas.openxmlformats.org/officeDocument/2006/relationships" ax:classid="{5512D116-5CC6-11CF-8D67-00AA00BDCE1D}" ax:persistence="persistStream" r:id="rId1"/>
</file>

<file path=word/activeX/activeX9.xml><?xml version="1.0" encoding="utf-8"?>
<ax:ocx xmlns:ax="http://schemas.microsoft.com/office/2006/activeX" xmlns:r="http://schemas.openxmlformats.org/officeDocument/2006/relationships" ax:classid="{5512D116-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12</Pages>
  <Words>4853</Words>
  <Characters>27274</Characters>
  <Application>Microsoft Office Word</Application>
  <DocSecurity>0</DocSecurity>
  <Lines>852</Lines>
  <Paragraphs>606</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315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 Wright</dc:creator>
  <cp:lastModifiedBy>EBACONG</cp:lastModifiedBy>
  <cp:revision>10</cp:revision>
  <dcterms:created xsi:type="dcterms:W3CDTF">2016-04-29T14:38:00Z</dcterms:created>
  <dcterms:modified xsi:type="dcterms:W3CDTF">2017-05-18T04:54:00Z</dcterms:modified>
</cp:coreProperties>
</file>